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490D5FD0" w:rsidR="00EC0DAE" w:rsidRPr="009303C7" w:rsidRDefault="00EC0DAE" w:rsidP="007552E1">
      <w:pPr>
        <w:spacing w:line="276" w:lineRule="auto"/>
        <w:jc w:val="center"/>
      </w:pPr>
      <w:r w:rsidRPr="007C2A70">
        <w:rPr>
          <w:b/>
          <w:sz w:val="44"/>
          <w:szCs w:val="44"/>
        </w:rPr>
        <w:t>Temperature affects 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21218136" w:rsidR="00EC0DAE" w:rsidRDefault="00EC0DAE" w:rsidP="007552E1">
      <w:pPr>
        <w:spacing w:line="240" w:lineRule="auto"/>
        <w:jc w:val="cente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384D9B6F"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Abstract = 149, Main text = 4998</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lastRenderedPageBreak/>
        <w:t>Abstract</w:t>
      </w:r>
    </w:p>
    <w:p w14:paraId="3EC9CD5B" w14:textId="70A9DE55" w:rsidR="00EC0DAE" w:rsidRPr="007C2A70" w:rsidRDefault="00B359D4" w:rsidP="007C2A70">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 xml:space="preserve">attack speed, </w:t>
      </w:r>
      <w:r w:rsidR="0045127E">
        <w:t>prey</w:t>
      </w:r>
      <w:r w:rsidR="0045127E" w:rsidRPr="007C2A70">
        <w:t xml:space="preserve"> escape speed</w:t>
      </w:r>
      <w:r w:rsidR="0045127E">
        <w:t>,</w:t>
      </w:r>
      <w:r w:rsidR="0045127E" w:rsidRPr="007C2A70">
        <w:t xml:space="preserve"> </w:t>
      </w:r>
      <w:r w:rsidR="00EC0DAE" w:rsidRPr="007C2A70">
        <w:t xml:space="preserve">and the daily activity rhythms of both.  </w:t>
      </w:r>
      <w:r w:rsidR="00304402">
        <w:t xml:space="preserve">Although it is widely assumed that </w:t>
      </w:r>
      <w:r w:rsidR="00304402" w:rsidRPr="007C2A70">
        <w:t>climate change will not affect interactions between endothermic predators and prey</w:t>
      </w:r>
      <w:r w:rsidR="00304402">
        <w:t xml:space="preserve">, </w:t>
      </w:r>
      <w:r w:rsidR="00E14829">
        <w:t>chases generate metabolic heat</w:t>
      </w:r>
      <w:r w:rsidR="00304402">
        <w:t>, which</w:t>
      </w:r>
      <w:r w:rsidR="00DC64C3">
        <w:t xml:space="preserve"> larger-bodied endotherms </w:t>
      </w:r>
      <w:r w:rsidR="00304402">
        <w:t>may be</w:t>
      </w:r>
      <w:r w:rsidR="00DC64C3">
        <w:t xml:space="preserve"> less able to</w:t>
      </w:r>
      <w:r w:rsidR="00E14829">
        <w:t xml:space="preserve"> dissipate</w:t>
      </w:r>
      <w:r w:rsidR="00DC64C3">
        <w:t xml:space="preserve">, </w:t>
      </w:r>
      <w:r w:rsidR="00304402">
        <w:t>causing them to</w:t>
      </w:r>
      <w:r w:rsidR="00DC64C3">
        <w:t xml:space="preserve"> move more slowly at high ambient temperatures</w:t>
      </w:r>
      <w:r w:rsidR="00E14829">
        <w:t xml:space="preserve">. We therefore </w:t>
      </w:r>
      <w:r w:rsidR="00EC0DAE" w:rsidRPr="007C2A70">
        <w:t xml:space="preserve">predicted that, </w:t>
      </w:r>
      <w:r w:rsidR="00DC64C3">
        <w:t>in hot weather</w:t>
      </w:r>
      <w:r w:rsidR="00EC0DAE" w:rsidRPr="007C2A70">
        <w:t xml:space="preserve">, </w:t>
      </w:r>
      <w:r w:rsidR="002642BE">
        <w:t xml:space="preserve">40kg </w:t>
      </w:r>
      <w:r w:rsidR="002642BE" w:rsidRPr="007C2A70">
        <w:t>impala, (</w:t>
      </w:r>
      <w:r w:rsidR="002642BE" w:rsidRPr="007C2A70">
        <w:rPr>
          <w:i/>
          <w:iCs/>
        </w:rPr>
        <w:t>Aepyceros melampus</w:t>
      </w:r>
      <w:r w:rsidR="002642BE" w:rsidRPr="007C2A70">
        <w:t>)</w:t>
      </w:r>
      <w:r w:rsidR="002642BE">
        <w:t xml:space="preserve"> would be more vulnerable than 5kg </w:t>
      </w:r>
      <w:proofErr w:type="spellStart"/>
      <w:r w:rsidR="002642BE">
        <w:t>dikdiks</w:t>
      </w:r>
      <w:proofErr w:type="spellEnd"/>
      <w:r w:rsidR="002642BE" w:rsidRPr="007C2A70">
        <w:t xml:space="preserve"> (</w:t>
      </w:r>
      <w:proofErr w:type="spellStart"/>
      <w:r w:rsidR="002642BE" w:rsidRPr="007C2A70">
        <w:rPr>
          <w:i/>
          <w:iCs/>
        </w:rPr>
        <w:t>Madoqua</w:t>
      </w:r>
      <w:proofErr w:type="spellEnd"/>
      <w:r w:rsidR="002642BE" w:rsidRPr="007C2A70">
        <w:rPr>
          <w:i/>
          <w:iCs/>
        </w:rPr>
        <w:t xml:space="preserve"> </w:t>
      </w:r>
      <w:proofErr w:type="spellStart"/>
      <w:r w:rsidR="002642BE" w:rsidRPr="007C2A70">
        <w:rPr>
          <w:i/>
          <w:iCs/>
        </w:rPr>
        <w:t>guentheri</w:t>
      </w:r>
      <w:proofErr w:type="spellEnd"/>
      <w:r w:rsidR="002642BE" w:rsidRPr="007C2A70">
        <w:t>)</w:t>
      </w:r>
      <w:r w:rsidR="002642BE">
        <w:t xml:space="preserve"> to predation by </w:t>
      </w:r>
      <w:r w:rsidR="00DC64C3">
        <w:t xml:space="preserve">23kg </w:t>
      </w:r>
      <w:r w:rsidR="00EC0DAE" w:rsidRPr="007C2A70">
        <w:t>African wild dogs (</w:t>
      </w:r>
      <w:r w:rsidR="00EC0DAE" w:rsidRPr="007C2A70">
        <w:rPr>
          <w:i/>
          <w:iCs/>
        </w:rPr>
        <w:t>Lycaon pictus</w:t>
      </w:r>
      <w:r w:rsidR="00EC0DAE" w:rsidRPr="007C2A70">
        <w:t>)</w:t>
      </w:r>
      <w:r w:rsidR="002642BE">
        <w:t>.</w:t>
      </w:r>
      <w:r w:rsidR="00EC0DAE" w:rsidRPr="007C2A70">
        <w:t xml:space="preserve"> In contrast with </w:t>
      </w:r>
      <w:r w:rsidR="00E14829" w:rsidRPr="007C2A70">
        <w:t>th</w:t>
      </w:r>
      <w:r w:rsidR="00E14829">
        <w:t>is</w:t>
      </w:r>
      <w:r w:rsidR="00E14829" w:rsidRPr="007C2A70">
        <w:t xml:space="preserve"> </w:t>
      </w:r>
      <w:r w:rsidR="00EC0DAE" w:rsidRPr="007C2A70">
        <w:t xml:space="preserve">prediction, we found fewer wild dog scats </w:t>
      </w:r>
      <w:r w:rsidR="00E14829" w:rsidRPr="007C2A70">
        <w:t>contain</w:t>
      </w:r>
      <w:r w:rsidR="00E14829">
        <w:t>ing</w:t>
      </w:r>
      <w:r w:rsidR="00E14829" w:rsidRPr="007C2A70">
        <w:t xml:space="preserve"> </w:t>
      </w:r>
      <w:r w:rsidR="00EC0DAE" w:rsidRPr="007C2A70">
        <w:t xml:space="preserve">impala </w:t>
      </w:r>
      <w:r w:rsidR="00E14829">
        <w:t xml:space="preserve">remains </w:t>
      </w:r>
      <w:r w:rsidR="00EC0DAE" w:rsidRPr="007C2A70">
        <w:t xml:space="preserve">when 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Our findings </w:t>
      </w:r>
      <w:r w:rsidR="00112E61">
        <w:t>show</w:t>
      </w:r>
      <w:r w:rsidR="00EC0DAE" w:rsidRPr="007C2A70">
        <w:t xml:space="preserve"> that</w:t>
      </w:r>
      <w:r w:rsidR="00112E61">
        <w:t xml:space="preserve"> weather </w:t>
      </w:r>
      <w:r w:rsidR="0045127E">
        <w:t xml:space="preserve">can </w:t>
      </w:r>
      <w:r w:rsidR="00112E61">
        <w:t>influence predator-prey interactions</w:t>
      </w:r>
      <w:r w:rsidR="0045127E">
        <w:t xml:space="preserve"> among endotherms</w:t>
      </w:r>
      <w:r w:rsidR="00EC0DAE"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35E09E"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an understanding of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77777777" w:rsidR="00741D5D"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w:t>
      </w:r>
    </w:p>
    <w:p w14:paraId="5AA9CC32" w14:textId="06814BB7"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temperature</w:t>
      </w:r>
      <w:r w:rsidR="00D816B5">
        <w:t>s</w:t>
      </w:r>
      <w:r w:rsidR="00EC0DAE" w:rsidRPr="007C2A70">
        <w:t xml:space="preserve">, because the low surface-area-to-volume ratios of large animals may make it difficult to dissipate th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Hence, with respect to the outcome of predator-prey interactions, high ambient temperatures might potentially favour (1) endothermic prey that are smaller than their endothermic predators; and (2) endothermic </w:t>
      </w:r>
      <w:r w:rsidR="00EC0DAE" w:rsidRPr="007C2A70">
        <w:lastRenderedPageBreak/>
        <w:t xml:space="preserve">predators that are smaller than their endothermic prey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5487C837" w:rsidR="00EC0DAE" w:rsidRPr="007C2A70" w:rsidRDefault="000E6B71">
      <w:r>
        <w:t xml:space="preserve">Using a </w:t>
      </w:r>
      <w:r w:rsidR="0083426E">
        <w:t>three</w:t>
      </w:r>
      <w:r>
        <w:t>-species predator prey system</w:t>
      </w:r>
      <w:r w:rsidRPr="000E6B71">
        <w:t xml:space="preserve"> </w:t>
      </w:r>
      <w:r w:rsidRPr="007C2A70">
        <w:t>in an African savanna</w:t>
      </w:r>
      <w:r>
        <w:t xml:space="preserve">, we </w:t>
      </w:r>
      <w:r w:rsidR="00EC0DAE" w:rsidRPr="007C2A70">
        <w:t xml:space="preserve">quantified the relative importance of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E70875">
        <w:t xml:space="preserve">movement of </w:t>
      </w:r>
      <w:r w:rsidR="00852139">
        <w:t xml:space="preserve">small-bodied (~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the larger-</w:t>
      </w:r>
      <w:proofErr w:type="gramStart"/>
      <w:r w:rsidR="00852139">
        <w:t>bodied</w:t>
      </w:r>
      <w:r w:rsidR="00E70875">
        <w:t>(</w:t>
      </w:r>
      <w:proofErr w:type="gramEnd"/>
      <w:r w:rsidR="00E70875">
        <w:t xml:space="preserve">~40kg) </w:t>
      </w:r>
      <w:r w:rsidR="00852139">
        <w:t xml:space="preserve"> impala</w:t>
      </w:r>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EC0DAE" w:rsidRPr="007C2A70">
        <w:t xml:space="preserve">. </w:t>
      </w:r>
    </w:p>
    <w:p w14:paraId="38455B51" w14:textId="638EA721"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a scenario in which animals reduced their activity time during daytime, when ambient temperatures </w:t>
      </w:r>
      <w:r w:rsidR="00174B22">
        <w:t xml:space="preserve">are </w:t>
      </w:r>
      <w:r w:rsidRPr="007C2A70">
        <w:t xml:space="preserve">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w:t>
      </w:r>
      <w:r w:rsidRPr="007C2A70">
        <w:lastRenderedPageBreak/>
        <w:t xml:space="preserve">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2BD4C063"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1BE54E3D" w:rsidR="00EC0DAE" w:rsidRPr="007C2A70" w:rsidRDefault="00EC0DAE" w:rsidP="007C2A70">
      <w:r w:rsidRPr="007C2A70">
        <w:t>Third, we quantified whether habitat selection might be affected by ambient temperatures, with consequences for predation. Many large mammals select shade in hot</w:t>
      </w:r>
      <w:r w:rsidR="00A42DBB">
        <w:t>ter</w:t>
      </w:r>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72C6DCD4"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larger-bodied prey, leading to shorter </w:t>
      </w:r>
      <w:r w:rsidR="001F461A">
        <w:t xml:space="preserve">and more </w:t>
      </w:r>
      <w:r w:rsidRPr="007C2A70">
        <w:t>successful chases at high ambient temperatures</w:t>
      </w:r>
      <w:r w:rsidR="001F461A">
        <w:t>. L</w:t>
      </w:r>
      <w:r w:rsidRPr="007C2A70">
        <w:t xml:space="preserve">arger </w:t>
      </w:r>
      <w:r w:rsidR="001F461A">
        <w:t xml:space="preserve">prey </w:t>
      </w:r>
      <w:r w:rsidRPr="007C2A70">
        <w:t>species hav</w:t>
      </w:r>
      <w:r w:rsidR="001F461A">
        <w:t>e</w:t>
      </w:r>
      <w:r w:rsidRPr="007C2A70">
        <w:t xml:space="preserve">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0036407B">
        <w:t xml:space="preserve">, </w:t>
      </w:r>
      <w:r w:rsidR="0083426E">
        <w:t>potentially</w:t>
      </w:r>
      <w:r w:rsidR="0036407B">
        <w:t xml:space="preserve"> mak</w:t>
      </w:r>
      <w:r w:rsidR="0083426E">
        <w:t>ing</w:t>
      </w:r>
      <w:r w:rsidR="0036407B">
        <w:t xml:space="preserve"> </w:t>
      </w:r>
      <w:r w:rsidR="0083426E">
        <w:t>such</w:t>
      </w:r>
      <w:r w:rsidR="0036407B">
        <w:t xml:space="preserve"> species more vulnerable to coursing predators</w:t>
      </w:r>
      <w:r w:rsidRPr="007C2A70">
        <w:t xml:space="preserve">. By extension, we predicted that wild dogs would overheat less rapidly than impala but more rapidly than </w:t>
      </w:r>
      <w:r w:rsidR="0001182F">
        <w:t>dikdik</w:t>
      </w:r>
      <w:r w:rsidRPr="007C2A70">
        <w:t xml:space="preserve">, leading to increased predation </w:t>
      </w:r>
      <w:r w:rsidRPr="007C2A70">
        <w:lastRenderedPageBreak/>
        <w:t xml:space="preserve">on impala relative to </w:t>
      </w:r>
      <w:r w:rsidR="0001182F">
        <w:t>dikdik</w:t>
      </w:r>
      <w:r w:rsidRPr="007C2A70">
        <w:t xml:space="preserve"> (Table 1). We termed this</w:t>
      </w:r>
      <w:r w:rsidR="00444F54">
        <w:t>,</w:t>
      </w:r>
      <w:r w:rsidRPr="007C2A70">
        <w:t xml:space="preserve"> Scenario 4, the ‘chase </w:t>
      </w:r>
      <w:r w:rsidR="007552E1">
        <w:t>overheating</w:t>
      </w:r>
      <w:r w:rsidR="007552E1" w:rsidRPr="007C2A70">
        <w:t xml:space="preserve"> </w:t>
      </w:r>
      <w:r w:rsidRPr="007C2A70">
        <w:t>scenario’.</w:t>
      </w:r>
    </w:p>
    <w:p w14:paraId="4AE53542" w14:textId="7304720C"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endothermic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0C519C29"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 xml:space="preserve">etween May and June </w:t>
      </w:r>
      <w:r w:rsidRPr="00F245E9">
        <w:lastRenderedPageBreak/>
        <w:t>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31E08712" w:rsidR="00EC0DAE" w:rsidRDefault="00EC0DAE" w:rsidP="007C2A70">
      <w:r>
        <w:t xml:space="preserve">We drew on daily meteorological data collected at </w:t>
      </w:r>
      <w:proofErr w:type="spellStart"/>
      <w:r>
        <w:t>Mpala</w:t>
      </w:r>
      <w:proofErr w:type="spellEnd"/>
      <w:r>
        <w:t xml:space="preserve"> Research Centr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49B18181" w:rsidR="00EC0DAE" w:rsidRDefault="00EC0DAE" w:rsidP="007C2A70">
      <w:r>
        <w:lastRenderedPageBreak/>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either inside or outside a hunting </w:t>
      </w:r>
      <w:r w:rsidR="00093D10">
        <w:t>bout</w:t>
      </w:r>
      <w:r>
        <w:t>.</w:t>
      </w:r>
    </w:p>
    <w:p w14:paraId="69B51888" w14:textId="12BBC4AB"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t>2</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356A788" w:rsidR="00EC0DAE" w:rsidRDefault="00EC0DAE" w:rsidP="007C2A70">
      <w:r>
        <w:lastRenderedPageBreak/>
        <w:t xml:space="preserve">We analysed habitat use from a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34778A48" w:rsidR="00EC0DAE" w:rsidRDefault="00EC0DAE" w:rsidP="007C2A70">
      <w:r>
        <w:t xml:space="preserve">We used multi-model inference to evaluate associations between each outcome variable and a range of explanatory variables (detailed below).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BC8EAF9"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w:t>
      </w:r>
      <w:r>
        <w:lastRenderedPageBreak/>
        <w:t xml:space="preserve">night-time periods. We also analysed hunt intensity as a continuous outcome variable, as well as a binary outcome variable describing whether or not a hunt was recorded during each period. Only 10% of hunting </w:t>
      </w:r>
      <w:r w:rsidR="0094417B">
        <w:t xml:space="preserve">bouts </w:t>
      </w:r>
      <w:r>
        <w:t>occurred during midday (accounting for 2% of daily activity), so these were not subjected to statistical analyses. For each outcome variable,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2447BED2" w:rsidR="00EC0DAE" w:rsidRDefault="00EC0DAE" w:rsidP="007C2A70">
      <w:r>
        <w:t>Although our hypotheses concerned the potential effects of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18A2EFCD" w14:textId="747C57C6" w:rsidR="00EC0DAE" w:rsidRDefault="00EC0DAE" w:rsidP="007C2A70">
      <w:r>
        <w:t>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xml:space="preserve">, using time of day, temperature, </w:t>
      </w:r>
      <w:r w:rsidR="0094417B">
        <w:t xml:space="preserve">daily </w:t>
      </w:r>
      <w:r>
        <w:t>rainfall, and rainfall phase</w:t>
      </w:r>
      <w:r w:rsidR="0094417B">
        <w:t xml:space="preserve"> </w:t>
      </w:r>
      <w:r>
        <w:t xml:space="preserve">as candidate explanatory variables. </w:t>
      </w:r>
      <w:r w:rsidR="0094417B">
        <w:t xml:space="preserve">Following </w:t>
      </w:r>
      <w:r w:rsidR="0094417B" w:rsidRPr="00371AAD">
        <w:t xml:space="preserve">Ford </w:t>
      </w:r>
      <w:r w:rsidR="0094417B" w:rsidRPr="00371AAD">
        <w:rPr>
          <w:i/>
          <w:iCs/>
        </w:rPr>
        <w:t>et al.</w:t>
      </w:r>
      <w:r w:rsidR="0094417B">
        <w:t xml:space="preserve"> </w:t>
      </w:r>
      <w:r w:rsidR="0094417B">
        <w:fldChar w:fldCharType="begin"/>
      </w:r>
      <w:r w:rsidR="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94417B">
        <w:fldChar w:fldCharType="separate"/>
      </w:r>
      <w:r w:rsidR="0094417B">
        <w:rPr>
          <w:noProof/>
        </w:rPr>
        <w:t>(2014)</w:t>
      </w:r>
      <w:r w:rsidR="0094417B">
        <w:fldChar w:fldCharType="end"/>
      </w:r>
      <w:r w:rsidR="0094417B" w:rsidRPr="00371AAD">
        <w:t xml:space="preserve">, we considered days to fall within “wet phases” if &gt;50mm of rain had fallen in the previous four weeks, </w:t>
      </w:r>
      <w:r w:rsidR="0094417B">
        <w:t>and classed</w:t>
      </w:r>
      <w:r w:rsidR="0094417B" w:rsidRPr="00371AAD">
        <w:t xml:space="preserve"> all other days as </w:t>
      </w:r>
      <w:r w:rsidR="0094417B">
        <w:lastRenderedPageBreak/>
        <w:t xml:space="preserve">falling in </w:t>
      </w:r>
      <w:r w:rsidR="0094417B" w:rsidRPr="00371AAD">
        <w:t xml:space="preserve">“dry phases”. </w:t>
      </w:r>
      <w:r w:rsidR="0094417B">
        <w:t xml:space="preserve">In constructing the array of models for multi-model inference, this rainfall phase variable was never included in the same model as daily rainfall, because the two were correlated. </w:t>
      </w:r>
      <w:r>
        <w:t xml:space="preserve">For wild dogs, we also included explanatory variables describing denning and pack size. </w:t>
      </w:r>
    </w:p>
    <w:p w14:paraId="3DD64013" w14:textId="774C73AC" w:rsidR="00EC0DAE" w:rsidRDefault="00EC0DAE" w:rsidP="007C2A70">
      <w:r>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p>
    <w:p w14:paraId="5F64E002" w14:textId="5A6B4946" w:rsidR="00EC0DAE" w:rsidRDefault="007552E1" w:rsidP="007C2A70">
      <w:r>
        <w:t>In the chase overheating</w:t>
      </w:r>
      <w:r w:rsidR="00EC0DAE">
        <w:t xml:space="preserve"> scenario (Scenario 4),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w:t>
      </w:r>
      <w:r w:rsidR="00F3547A">
        <w:t xml:space="preserve">(community vs private </w:t>
      </w:r>
      <w:r w:rsidR="00F3547A">
        <w:lastRenderedPageBreak/>
        <w:t>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15C4FBE9" w:rsidR="00EC0DAE" w:rsidRPr="007C2A70"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Figure 1, Figure 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180AF2ED"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Table 2). These shorter hunting periods reflected earlier start and sto</w:t>
      </w:r>
      <w:r w:rsidR="003F0B92">
        <w:t>p times in the morning (Table S3</w:t>
      </w:r>
      <w:r w:rsidRPr="007C2A70">
        <w:t xml:space="preserve">) and later start times in the evening (Table S3). </w:t>
      </w:r>
      <w:r w:rsidR="00104CED">
        <w:t>In addition to</w:t>
      </w:r>
      <w:r w:rsidRPr="007C2A70">
        <w:t xml:space="preserve"> being shorter, both morning and evening hunts entailed less intense activity on hotter days (Tab</w:t>
      </w:r>
      <w:r w:rsidR="003F0B92">
        <w:t>le S3, Table S4</w:t>
      </w:r>
      <w:r w:rsidRPr="007C2A70">
        <w:t>). Evening hunts were less likely to occur at all on days with highe</w:t>
      </w:r>
      <w:r w:rsidR="003F0B92">
        <w:t>r ambient temperatures (Table S4</w:t>
      </w:r>
      <w:r w:rsidRPr="007C2A70">
        <w:t>), though there was no such e</w:t>
      </w:r>
      <w:r w:rsidR="003F0B92">
        <w:t>ffect on morning hunts (Table S3</w:t>
      </w:r>
      <w:r w:rsidRPr="007C2A70">
        <w:t xml:space="preserve">).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and intensity (Table S3, Table S4</w:t>
      </w:r>
      <w:r w:rsidRPr="007C2A70">
        <w:t xml:space="preserve">). Packs were consistently more active during daytime </w:t>
      </w:r>
      <w:r w:rsidR="003F0B92">
        <w:t>when they were denning (Table S3, Table S4</w:t>
      </w:r>
      <w:r w:rsidRPr="007C2A70">
        <w:t>).</w:t>
      </w:r>
    </w:p>
    <w:p w14:paraId="34AD5476" w14:textId="452CFF11"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 xml:space="preserve">increased at </w:t>
      </w:r>
      <w:r w:rsidR="0001182F">
        <w:lastRenderedPageBreak/>
        <w:t>higher levels of</w:t>
      </w:r>
      <w:r w:rsidRPr="007C2A70">
        <w:t xml:space="preserve"> moonlight (Table 2, Table S4), with corresponding reductions in daytime activity on dates with high moon</w:t>
      </w:r>
      <w:r w:rsidR="003F0B92">
        <w:t>light indices (Table 2, Table S3, Table S4</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011279EC"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9726C1">
        <w:t>3</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9726C1">
        <w:t>3</w:t>
      </w:r>
      <w:r w:rsidRPr="007C2A70">
        <w:t xml:space="preserve">). The use of woody cover by </w:t>
      </w:r>
      <w:r w:rsidR="0001182F">
        <w:t>dikdik</w:t>
      </w:r>
      <w:r w:rsidRPr="007C2A70">
        <w:t xml:space="preserve"> was relatively consistent throughout the day (Figure </w:t>
      </w:r>
      <w:r w:rsidR="009726C1">
        <w:t>3</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3CDC1413" w:rsidR="00EC0DAE" w:rsidRPr="007C2A70" w:rsidRDefault="00EC0DAE" w:rsidP="007C2A70">
      <w:r w:rsidRPr="007C2A70">
        <w:tab/>
        <w:t>The three species also varied in their use of glades. Consistent with the nocturnal prey-switching scenario (Scenario 2), impala were more likely to be located in glades at night than at other times</w:t>
      </w:r>
      <w:r w:rsidR="009726C1">
        <w:t xml:space="preserve"> (Figure </w:t>
      </w:r>
      <w:r w:rsidR="00C840A2">
        <w:t>3C</w:t>
      </w:r>
      <w:r w:rsidR="009726C1">
        <w:t>)</w:t>
      </w:r>
      <w:r w:rsidRPr="007C2A70">
        <w:t xml:space="preserve">, although there was no such pattern for </w:t>
      </w:r>
      <w:r w:rsidR="0001182F">
        <w:t>dikdik</w:t>
      </w:r>
      <w:r w:rsidRPr="007C2A70">
        <w:t xml:space="preserve"> (Table 4). In contrast with predictions under Scenario 2, wild dogs were not located closer to glades at night than at other times of day, and were no more likely to be found close to glades at night when daytime temperatures had been high (Table 4). Impala were less likely to be located in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lastRenderedPageBreak/>
        <w:t>Prey selection</w:t>
      </w:r>
    </w:p>
    <w:p w14:paraId="2FE2D2EF" w14:textId="4C95016D"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7C07746D"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foraging time scenario (Scenario 1),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Table S3</w:t>
      </w:r>
      <w:r w:rsidR="00CA2D5D">
        <w:t xml:space="preserve">, </w:t>
      </w:r>
      <w:r w:rsidR="003F0B92">
        <w:t>Table S4</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1AA023DA"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located in glades at night (Table 4), there was no evidence that </w:t>
      </w:r>
      <w:r>
        <w:lastRenderedPageBreak/>
        <w:t>wild dogs targeted impala at night. Wild dogs were no closer to glades at night than at other times of day, were no closer to glades on nights when daytime temperatures had been high (Table 4)</w:t>
      </w:r>
      <w:r w:rsidR="00CA2D5D">
        <w:t>, and were less likely to consume impala in hot weather (Table 5)</w:t>
      </w:r>
      <w:r>
        <w:t>. Hence, Scenario 2 did not generate the predicted consequences for either predator behaviour or predation risk.</w:t>
      </w:r>
    </w:p>
    <w:p w14:paraId="00AAB853" w14:textId="0C8C2CD4"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9726C1">
        <w:t>2</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9726C1">
        <w:t>3</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Hence, although impala behaviour changed in line with the predictions of the shade-seeking scenario (Scenario 3), this change did not generate the predicted impact on predation risk.</w:t>
      </w:r>
    </w:p>
    <w:p w14:paraId="306DE740" w14:textId="78A07131" w:rsidR="00EC0DAE" w:rsidRDefault="00EC0DAE" w:rsidP="007C2A70">
      <w:r>
        <w:tab/>
        <w:t xml:space="preserve">Under the chase </w:t>
      </w:r>
      <w:r w:rsidR="007552E1">
        <w:t>overheating</w:t>
      </w:r>
      <w:r>
        <w:t xml:space="preserve">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w:t>
      </w:r>
      <w:r>
        <w:lastRenderedPageBreak/>
        <w:t xml:space="preserve">this scenario we also predicted that predation upon impala would increase, relative to predation on </w:t>
      </w:r>
      <w:r w:rsidR="0001182F">
        <w:t>dikdik</w:t>
      </w:r>
      <w:r>
        <w:t xml:space="preserve">, when ambient temperatures were high. Our observations showed the opposite pattern (Table </w:t>
      </w:r>
      <w:r w:rsidR="001C53E1">
        <w:t>5</w:t>
      </w:r>
      <w:r>
        <w:t xml:space="preserve">); hence, a key prediction of the chase </w:t>
      </w:r>
      <w:r w:rsidR="007552E1">
        <w:t>overheating</w:t>
      </w:r>
      <w:r>
        <w:t xml:space="preserve"> scenario was not upheld by our analyses.</w:t>
      </w:r>
    </w:p>
    <w:p w14:paraId="034D4458" w14:textId="7AF134CA" w:rsidR="00EC0DAE" w:rsidRDefault="00EC0DAE" w:rsidP="007C2A70">
      <w:r>
        <w:tab/>
      </w:r>
      <w:r w:rsidR="00174B22">
        <w:t>Our findings favour</w:t>
      </w:r>
      <w:r>
        <w:t xml:space="preserve">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 xml:space="preserve">located (Scenario 2, nocturnal prey-switching), in dense cover where they are vulnerable to predators (Scenario 3, shade-seeking), or more easily captured due to their tendency to overheat during high speed chases (Scenario 4, chase </w:t>
      </w:r>
      <w:r w:rsidR="007552E1">
        <w:t>overheating</w:t>
      </w:r>
      <w:r>
        <w:t>).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lastRenderedPageBreak/>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ACB635E"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 xml:space="preserve">(e.g., </w:t>
      </w:r>
      <w:r>
        <w:rPr>
          <w:noProof/>
        </w:rPr>
        <w:lastRenderedPageBreak/>
        <w:t>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205692F4" w:rsidR="004E395B" w:rsidRPr="001A46EE"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187264">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cols w:space="708"/>
          <w:titlePg/>
          <w:docGrid w:linePitch="360"/>
        </w:sectPr>
      </w:pPr>
      <w:r>
        <w:rPr>
          <w:rFonts w:ascii="Cambria" w:hAnsi="Cambria"/>
        </w:rPr>
        <w:br w:type="page"/>
      </w:r>
    </w:p>
    <w:tbl>
      <w:tblPr>
        <w:tblpPr w:leftFromText="181" w:rightFromText="181" w:vertAnchor="text" w:horzAnchor="margin" w:tblpY="-554"/>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8F3BF1" w:rsidRPr="008A289A" w14:paraId="47219806" w14:textId="77777777" w:rsidTr="008F3BF1">
        <w:trPr>
          <w:trHeight w:val="276"/>
        </w:trPr>
        <w:tc>
          <w:tcPr>
            <w:tcW w:w="14134" w:type="dxa"/>
            <w:gridSpan w:val="6"/>
            <w:tcBorders>
              <w:top w:val="single" w:sz="18" w:space="0" w:color="auto"/>
            </w:tcBorders>
            <w:tcMar>
              <w:top w:w="100" w:type="dxa"/>
              <w:left w:w="100" w:type="dxa"/>
              <w:bottom w:w="100" w:type="dxa"/>
              <w:right w:w="100" w:type="dxa"/>
            </w:tcMar>
          </w:tcPr>
          <w:p w14:paraId="3718A292"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lastRenderedPageBreak/>
              <w:t>Table 1: Scenarios and the related predicted changes at high ambient temperatures.</w:t>
            </w:r>
          </w:p>
        </w:tc>
      </w:tr>
      <w:tr w:rsidR="008F3BF1" w:rsidRPr="008A289A" w14:paraId="01C36945" w14:textId="77777777" w:rsidTr="008F3BF1">
        <w:trPr>
          <w:trHeight w:val="326"/>
        </w:trPr>
        <w:tc>
          <w:tcPr>
            <w:tcW w:w="1518" w:type="dxa"/>
            <w:vMerge w:val="restart"/>
            <w:tcBorders>
              <w:top w:val="single" w:sz="18" w:space="0" w:color="auto"/>
            </w:tcBorders>
            <w:tcMar>
              <w:top w:w="100" w:type="dxa"/>
              <w:left w:w="100" w:type="dxa"/>
              <w:bottom w:w="100" w:type="dxa"/>
              <w:right w:w="100" w:type="dxa"/>
            </w:tcMar>
            <w:hideMark/>
          </w:tcPr>
          <w:p w14:paraId="6ED207FA"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Scenario</w:t>
            </w:r>
          </w:p>
        </w:tc>
        <w:tc>
          <w:tcPr>
            <w:tcW w:w="2715" w:type="dxa"/>
            <w:vMerge w:val="restart"/>
            <w:tcBorders>
              <w:top w:val="single" w:sz="18" w:space="0" w:color="auto"/>
            </w:tcBorders>
            <w:tcMar>
              <w:top w:w="100" w:type="dxa"/>
              <w:left w:w="100" w:type="dxa"/>
              <w:bottom w:w="100" w:type="dxa"/>
              <w:right w:w="100" w:type="dxa"/>
            </w:tcMar>
            <w:hideMark/>
          </w:tcPr>
          <w:p w14:paraId="0A88EDF2"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421D1496"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70AB96C1"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Predicted change in predation rate</w:t>
            </w:r>
          </w:p>
        </w:tc>
      </w:tr>
      <w:tr w:rsidR="008F3BF1" w:rsidRPr="00FF5C01" w14:paraId="41627690" w14:textId="77777777" w:rsidTr="008F3BF1">
        <w:trPr>
          <w:trHeight w:val="255"/>
        </w:trPr>
        <w:tc>
          <w:tcPr>
            <w:tcW w:w="1518" w:type="dxa"/>
            <w:vMerge/>
            <w:tcBorders>
              <w:bottom w:val="single" w:sz="18" w:space="0" w:color="auto"/>
            </w:tcBorders>
            <w:hideMark/>
          </w:tcPr>
          <w:p w14:paraId="40AA38FC" w14:textId="77777777" w:rsidR="008F3BF1" w:rsidRPr="00FF5C01" w:rsidRDefault="008F3BF1" w:rsidP="008F3BF1">
            <w:pPr>
              <w:pStyle w:val="NoSpacing"/>
              <w:rPr>
                <w:rFonts w:ascii="Cambria" w:hAnsi="Cambria"/>
                <w:sz w:val="24"/>
                <w:szCs w:val="24"/>
              </w:rPr>
            </w:pPr>
          </w:p>
        </w:tc>
        <w:tc>
          <w:tcPr>
            <w:tcW w:w="2715" w:type="dxa"/>
            <w:vMerge/>
            <w:tcBorders>
              <w:bottom w:val="single" w:sz="18" w:space="0" w:color="auto"/>
            </w:tcBorders>
            <w:hideMark/>
          </w:tcPr>
          <w:p w14:paraId="5D58E8E0" w14:textId="77777777" w:rsidR="008F3BF1" w:rsidRPr="00FF5C01" w:rsidRDefault="008F3BF1" w:rsidP="008F3BF1">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36EAB53D"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6537B329"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24E1091B"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dikdik (5kg)</w:t>
            </w:r>
          </w:p>
        </w:tc>
        <w:tc>
          <w:tcPr>
            <w:tcW w:w="3361" w:type="dxa"/>
            <w:vMerge/>
            <w:tcBorders>
              <w:bottom w:val="single" w:sz="18" w:space="0" w:color="auto"/>
            </w:tcBorders>
            <w:tcMar>
              <w:top w:w="100" w:type="dxa"/>
              <w:left w:w="100" w:type="dxa"/>
              <w:bottom w:w="100" w:type="dxa"/>
              <w:right w:w="100" w:type="dxa"/>
            </w:tcMar>
            <w:hideMark/>
          </w:tcPr>
          <w:p w14:paraId="68272926" w14:textId="77777777" w:rsidR="008F3BF1" w:rsidRPr="00FF5C01" w:rsidRDefault="008F3BF1" w:rsidP="008F3BF1">
            <w:pPr>
              <w:pStyle w:val="NoSpacing"/>
              <w:rPr>
                <w:rFonts w:ascii="Cambria" w:hAnsi="Cambria"/>
                <w:sz w:val="24"/>
                <w:szCs w:val="24"/>
              </w:rPr>
            </w:pPr>
          </w:p>
        </w:tc>
      </w:tr>
      <w:tr w:rsidR="008F3BF1" w:rsidRPr="00FF5C01" w14:paraId="54645A75" w14:textId="77777777" w:rsidTr="008F3BF1">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796B5165"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251E7CCA"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DA616D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less time spent hunting during daytime</w:t>
            </w:r>
          </w:p>
          <w:p w14:paraId="07C71E8F" w14:textId="77777777" w:rsidR="008F3BF1" w:rsidRPr="00FF5C01" w:rsidRDefault="008F3BF1" w:rsidP="008F3BF1">
            <w:pPr>
              <w:pStyle w:val="NoSpacing"/>
              <w:rPr>
                <w:rFonts w:ascii="Cambria" w:hAnsi="Cambria"/>
                <w:sz w:val="20"/>
                <w:szCs w:val="20"/>
              </w:rPr>
            </w:pPr>
          </w:p>
          <w:p w14:paraId="7CEC0F5D" w14:textId="77777777" w:rsidR="008F3BF1" w:rsidRPr="00FF5C01" w:rsidRDefault="008F3BF1" w:rsidP="008F3BF1">
            <w:pPr>
              <w:pStyle w:val="NoSpacing"/>
              <w:rPr>
                <w:rFonts w:ascii="Cambria" w:hAnsi="Cambria"/>
                <w:sz w:val="20"/>
                <w:szCs w:val="20"/>
              </w:rPr>
            </w:pPr>
          </w:p>
          <w:p w14:paraId="07166491"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011CB2DF"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4506BE39" w14:textId="77777777" w:rsidR="008F3BF1" w:rsidRPr="00FF5C01" w:rsidRDefault="008F3BF1" w:rsidP="008F3BF1">
            <w:pPr>
              <w:pStyle w:val="NoSpacing"/>
              <w:rPr>
                <w:rFonts w:ascii="Cambria" w:hAnsi="Cambria"/>
                <w:color w:val="808080" w:themeColor="background1" w:themeShade="80"/>
                <w:sz w:val="20"/>
                <w:szCs w:val="20"/>
              </w:rPr>
            </w:pPr>
          </w:p>
          <w:p w14:paraId="2EBC66CD" w14:textId="77777777" w:rsidR="008F3BF1" w:rsidRPr="00FF5C01" w:rsidRDefault="008F3BF1" w:rsidP="008F3BF1">
            <w:pPr>
              <w:pStyle w:val="NoSpacing"/>
              <w:rPr>
                <w:rFonts w:ascii="Cambria" w:hAnsi="Cambria"/>
                <w:color w:val="808080" w:themeColor="background1" w:themeShade="80"/>
                <w:sz w:val="20"/>
                <w:szCs w:val="20"/>
              </w:rPr>
            </w:pPr>
          </w:p>
          <w:p w14:paraId="0CC0A077" w14:textId="77777777" w:rsidR="008F3BF1" w:rsidRPr="00FF5C01" w:rsidRDefault="008F3BF1" w:rsidP="008F3BF1">
            <w:pPr>
              <w:pStyle w:val="NoSpacing"/>
              <w:rPr>
                <w:rFonts w:ascii="Cambria" w:hAnsi="Cambria"/>
                <w:color w:val="808080" w:themeColor="background1" w:themeShade="80"/>
                <w:sz w:val="20"/>
                <w:szCs w:val="20"/>
              </w:rPr>
            </w:pPr>
          </w:p>
          <w:p w14:paraId="54D8AE7A" w14:textId="77777777" w:rsidR="008F3BF1" w:rsidRPr="00FF5C01" w:rsidRDefault="008F3BF1" w:rsidP="008F3BF1">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17AA4F78"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7BB77D91" w14:textId="77777777" w:rsidR="008F3BF1" w:rsidRPr="00FF5C01" w:rsidRDefault="008F3BF1" w:rsidP="008F3BF1">
            <w:pPr>
              <w:pStyle w:val="NoSpacing"/>
              <w:rPr>
                <w:rFonts w:ascii="Cambria" w:hAnsi="Cambria"/>
                <w:color w:val="808080" w:themeColor="background1" w:themeShade="80"/>
                <w:sz w:val="20"/>
                <w:szCs w:val="20"/>
              </w:rPr>
            </w:pPr>
          </w:p>
          <w:p w14:paraId="49590EC0" w14:textId="77777777" w:rsidR="008F3BF1" w:rsidRPr="00FF5C01" w:rsidRDefault="008F3BF1" w:rsidP="008F3BF1">
            <w:pPr>
              <w:pStyle w:val="NoSpacing"/>
              <w:rPr>
                <w:rFonts w:ascii="Cambria" w:hAnsi="Cambria"/>
                <w:color w:val="808080" w:themeColor="background1" w:themeShade="80"/>
                <w:sz w:val="20"/>
                <w:szCs w:val="20"/>
              </w:rPr>
            </w:pPr>
          </w:p>
          <w:p w14:paraId="7897A4F4" w14:textId="77777777" w:rsidR="008F3BF1" w:rsidRPr="00FF5C01" w:rsidRDefault="008F3BF1" w:rsidP="008F3BF1">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6CA0103C"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dikdik&gt;impala</w:t>
            </w:r>
          </w:p>
          <w:p w14:paraId="539BC7B4" w14:textId="77777777" w:rsidR="008F3BF1" w:rsidRPr="00FF5C01" w:rsidRDefault="008F3BF1" w:rsidP="008F3BF1">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1A49329D" w14:textId="77777777" w:rsidR="008F3BF1" w:rsidRPr="00FF5C01" w:rsidRDefault="008F3BF1" w:rsidP="008F3BF1">
            <w:pPr>
              <w:pStyle w:val="NoSpacing"/>
              <w:rPr>
                <w:rFonts w:ascii="Cambria" w:hAnsi="Cambria"/>
                <w:sz w:val="20"/>
                <w:szCs w:val="20"/>
              </w:rPr>
            </w:pPr>
          </w:p>
          <w:p w14:paraId="05276BEF"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p>
        </w:tc>
      </w:tr>
      <w:tr w:rsidR="008F3BF1" w:rsidRPr="00FF5C01" w14:paraId="1062AA65" w14:textId="77777777" w:rsidTr="008F3BF1">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28EF21E8"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78F48E3B"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015C2D"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foraging at night</w:t>
            </w:r>
          </w:p>
          <w:p w14:paraId="243A162C" w14:textId="77777777" w:rsidR="008F3BF1" w:rsidRPr="00FF5C01" w:rsidRDefault="008F3BF1" w:rsidP="008F3BF1">
            <w:pPr>
              <w:pStyle w:val="NoSpacing"/>
              <w:rPr>
                <w:rFonts w:ascii="Cambria" w:hAnsi="Cambria"/>
                <w:sz w:val="20"/>
                <w:szCs w:val="20"/>
              </w:rPr>
            </w:pPr>
          </w:p>
          <w:p w14:paraId="63715812"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E4C8C53" w14:textId="77777777" w:rsidR="008F3BF1" w:rsidRPr="00FF5C01" w:rsidRDefault="008F3BF1" w:rsidP="008F3BF1">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29B00134" w14:textId="77777777" w:rsidR="008F3BF1" w:rsidRPr="00FF5C01" w:rsidRDefault="008F3BF1" w:rsidP="008F3BF1">
            <w:pPr>
              <w:pStyle w:val="NoSpacing"/>
              <w:rPr>
                <w:rFonts w:ascii="Cambria" w:hAnsi="Cambria"/>
                <w:color w:val="767171" w:themeColor="background2" w:themeShade="80"/>
                <w:sz w:val="20"/>
                <w:szCs w:val="20"/>
              </w:rPr>
            </w:pPr>
          </w:p>
          <w:p w14:paraId="602AF271" w14:textId="77777777" w:rsidR="008F3BF1" w:rsidRPr="00FF5C01" w:rsidRDefault="008F3BF1" w:rsidP="008F3BF1">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6AA3CEFC" w14:textId="77777777" w:rsidR="008F3BF1" w:rsidRPr="00FF5C01" w:rsidRDefault="008F3BF1" w:rsidP="008F3BF1">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29489601" w14:textId="77777777" w:rsidR="008F3BF1" w:rsidRPr="00FF5C01" w:rsidRDefault="008F3BF1" w:rsidP="008F3BF1">
            <w:pPr>
              <w:pStyle w:val="NoSpacing"/>
              <w:rPr>
                <w:rFonts w:ascii="Cambria" w:hAnsi="Cambria"/>
                <w:color w:val="767171" w:themeColor="background2" w:themeShade="80"/>
                <w:sz w:val="20"/>
                <w:szCs w:val="20"/>
              </w:rPr>
            </w:pPr>
          </w:p>
          <w:p w14:paraId="60AF72E3" w14:textId="77777777" w:rsidR="008F3BF1" w:rsidRPr="00FF5C01" w:rsidRDefault="008F3BF1" w:rsidP="008F3BF1">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45D75617"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710E9236"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570C03FF" w14:textId="77777777" w:rsidR="008F3BF1" w:rsidRPr="00FF5C01" w:rsidRDefault="008F3BF1" w:rsidP="008F3BF1">
            <w:pPr>
              <w:pStyle w:val="NoSpacing"/>
              <w:rPr>
                <w:rFonts w:ascii="Cambria" w:hAnsi="Cambria"/>
                <w:sz w:val="20"/>
                <w:szCs w:val="20"/>
              </w:rPr>
            </w:pPr>
          </w:p>
          <w:p w14:paraId="03023A83" w14:textId="77777777" w:rsidR="008F3BF1" w:rsidRPr="00FF5C01" w:rsidRDefault="008F3BF1" w:rsidP="008F3BF1">
            <w:pPr>
              <w:pStyle w:val="NoSpacing"/>
              <w:rPr>
                <w:rFonts w:ascii="Cambria" w:hAnsi="Cambria"/>
                <w:b/>
                <w:sz w:val="20"/>
                <w:szCs w:val="20"/>
              </w:rPr>
            </w:pPr>
          </w:p>
          <w:p w14:paraId="078B6426" w14:textId="77777777" w:rsidR="008F3BF1" w:rsidRPr="00FF5C01" w:rsidRDefault="008F3BF1" w:rsidP="008F3BF1">
            <w:pPr>
              <w:pStyle w:val="NoSpacing"/>
              <w:rPr>
                <w:rFonts w:ascii="Cambria" w:hAnsi="Cambria"/>
                <w:b/>
                <w:sz w:val="20"/>
                <w:szCs w:val="20"/>
              </w:rPr>
            </w:pPr>
          </w:p>
          <w:p w14:paraId="098DADE6" w14:textId="77777777" w:rsidR="008F3BF1" w:rsidRPr="00FF5C01" w:rsidRDefault="008F3BF1" w:rsidP="008F3BF1">
            <w:pPr>
              <w:pStyle w:val="NoSpacing"/>
              <w:rPr>
                <w:rFonts w:ascii="Cambria" w:hAnsi="Cambria"/>
                <w:b/>
                <w:sz w:val="20"/>
                <w:szCs w:val="20"/>
              </w:rPr>
            </w:pPr>
          </w:p>
          <w:p w14:paraId="1B54FB7B" w14:textId="77777777" w:rsidR="008F3BF1" w:rsidRPr="00FF5C01" w:rsidRDefault="008F3BF1" w:rsidP="008F3BF1">
            <w:pPr>
              <w:pStyle w:val="NoSpacing"/>
              <w:rPr>
                <w:rFonts w:ascii="Cambria" w:hAnsi="Cambria"/>
                <w:b/>
                <w:sz w:val="20"/>
                <w:szCs w:val="20"/>
              </w:rPr>
            </w:pPr>
          </w:p>
          <w:p w14:paraId="26406B57"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2CDB7B84" w14:textId="77777777" w:rsidTr="008F3BF1">
        <w:trPr>
          <w:trHeight w:val="763"/>
        </w:trPr>
        <w:tc>
          <w:tcPr>
            <w:tcW w:w="1518" w:type="dxa"/>
            <w:vMerge/>
            <w:tcBorders>
              <w:top w:val="nil"/>
              <w:bottom w:val="single" w:sz="4" w:space="0" w:color="auto"/>
            </w:tcBorders>
            <w:tcMar>
              <w:top w:w="100" w:type="dxa"/>
              <w:left w:w="100" w:type="dxa"/>
              <w:bottom w:w="100" w:type="dxa"/>
              <w:right w:w="100" w:type="dxa"/>
            </w:tcMar>
          </w:tcPr>
          <w:p w14:paraId="342FAA9A" w14:textId="77777777" w:rsidR="008F3BF1" w:rsidRPr="00FF5C01" w:rsidRDefault="008F3BF1" w:rsidP="008F3BF1">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23B09B7B" w14:textId="77777777" w:rsidR="008F3BF1" w:rsidRPr="00FF5C01" w:rsidRDefault="008F3BF1" w:rsidP="008F3BF1">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494986BD"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ncreased use of glades </w:t>
            </w:r>
          </w:p>
          <w:p w14:paraId="24C2DE53" w14:textId="77777777" w:rsidR="008F3BF1" w:rsidRPr="00FF5C01" w:rsidRDefault="008F3BF1" w:rsidP="008F3BF1">
            <w:pPr>
              <w:pStyle w:val="NoSpacing"/>
              <w:rPr>
                <w:rFonts w:ascii="Cambria" w:hAnsi="Cambria"/>
                <w:sz w:val="20"/>
                <w:szCs w:val="20"/>
              </w:rPr>
            </w:pPr>
          </w:p>
          <w:p w14:paraId="62D7CB93"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0BA9B3CD" w14:textId="77777777" w:rsidR="008F3BF1" w:rsidRPr="00FF5C01" w:rsidRDefault="008F3BF1" w:rsidP="008F3BF1">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08637A72" w14:textId="77777777" w:rsidR="008F3BF1" w:rsidRPr="00FF5C01" w:rsidRDefault="008F3BF1" w:rsidP="008F3BF1">
            <w:pPr>
              <w:pStyle w:val="NoSpacing"/>
              <w:rPr>
                <w:rFonts w:ascii="Cambria" w:hAnsi="Cambria"/>
                <w:color w:val="808080" w:themeColor="background1" w:themeShade="80"/>
                <w:sz w:val="20"/>
                <w:szCs w:val="20"/>
              </w:rPr>
            </w:pPr>
          </w:p>
          <w:p w14:paraId="6B5D1904"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6D9591BB" w14:textId="77777777" w:rsidR="008F3BF1" w:rsidRPr="00FF5C01" w:rsidRDefault="008F3BF1" w:rsidP="008F3BF1">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1E04A6B3" w14:textId="77777777" w:rsidR="008F3BF1" w:rsidRPr="00FF5C01" w:rsidRDefault="008F3BF1" w:rsidP="008F3BF1">
            <w:pPr>
              <w:pStyle w:val="NoSpacing"/>
              <w:rPr>
                <w:rFonts w:ascii="Cambria" w:hAnsi="Cambria"/>
                <w:color w:val="808080" w:themeColor="background1" w:themeShade="80"/>
                <w:sz w:val="20"/>
                <w:szCs w:val="20"/>
              </w:rPr>
            </w:pPr>
          </w:p>
          <w:p w14:paraId="337BECE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343D4060" w14:textId="77777777" w:rsidR="008F3BF1" w:rsidRPr="00FF5C01" w:rsidRDefault="008F3BF1" w:rsidP="008F3BF1">
            <w:pPr>
              <w:pStyle w:val="NoSpacing"/>
              <w:rPr>
                <w:rFonts w:ascii="Cambria" w:hAnsi="Cambria"/>
                <w:sz w:val="20"/>
                <w:szCs w:val="20"/>
              </w:rPr>
            </w:pPr>
          </w:p>
        </w:tc>
      </w:tr>
      <w:tr w:rsidR="008F3BF1" w:rsidRPr="00FF5C01" w14:paraId="7D65A1BD" w14:textId="77777777" w:rsidTr="008F3BF1">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7B1E4C38"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545EF54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59F5A00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3F082B1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preference for dense habitat</w:t>
            </w:r>
          </w:p>
          <w:p w14:paraId="376909D0" w14:textId="77777777" w:rsidR="008F3BF1" w:rsidRPr="00FF5C01" w:rsidRDefault="008F3BF1" w:rsidP="008F3BF1">
            <w:pPr>
              <w:pStyle w:val="NoSpacing"/>
              <w:rPr>
                <w:rFonts w:ascii="Cambria" w:hAnsi="Cambria"/>
                <w:sz w:val="20"/>
                <w:szCs w:val="20"/>
              </w:rPr>
            </w:pPr>
          </w:p>
          <w:p w14:paraId="53AA33D9" w14:textId="77777777" w:rsidR="008F3BF1" w:rsidRPr="00FF5C01" w:rsidRDefault="008F3BF1" w:rsidP="008F3BF1">
            <w:pPr>
              <w:pStyle w:val="NoSpacing"/>
              <w:rPr>
                <w:rFonts w:ascii="Cambria" w:hAnsi="Cambria"/>
                <w:sz w:val="20"/>
                <w:szCs w:val="20"/>
              </w:rPr>
            </w:pPr>
          </w:p>
          <w:p w14:paraId="4393EA04"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C8581A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selection for dense habitat</w:t>
            </w:r>
          </w:p>
          <w:p w14:paraId="48CBDA94" w14:textId="77777777" w:rsidR="008F3BF1" w:rsidRPr="00FF5C01" w:rsidRDefault="008F3BF1" w:rsidP="008F3BF1">
            <w:pPr>
              <w:pStyle w:val="NoSpacing"/>
              <w:rPr>
                <w:rFonts w:ascii="Cambria" w:hAnsi="Cambria"/>
                <w:sz w:val="20"/>
                <w:szCs w:val="20"/>
              </w:rPr>
            </w:pPr>
          </w:p>
          <w:p w14:paraId="4F8D43B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 </w:t>
            </w:r>
          </w:p>
          <w:p w14:paraId="796BCF85"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38050DD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preference for dense habitat</w:t>
            </w:r>
          </w:p>
          <w:p w14:paraId="34EFBF00" w14:textId="77777777" w:rsidR="008F3BF1" w:rsidRPr="00FF5C01" w:rsidRDefault="008F3BF1" w:rsidP="008F3BF1">
            <w:pPr>
              <w:pStyle w:val="NoSpacing"/>
              <w:rPr>
                <w:rFonts w:ascii="Cambria" w:hAnsi="Cambria"/>
                <w:sz w:val="20"/>
                <w:szCs w:val="20"/>
              </w:rPr>
            </w:pPr>
          </w:p>
          <w:p w14:paraId="6C7F460E"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69AF65D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08E3ED5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2B13CC9D" w14:textId="77777777" w:rsidR="008F3BF1" w:rsidRPr="00FF5C01" w:rsidRDefault="008F3BF1" w:rsidP="008F3BF1">
            <w:pPr>
              <w:pStyle w:val="NoSpacing"/>
              <w:rPr>
                <w:rFonts w:ascii="Cambria" w:hAnsi="Cambria"/>
                <w:sz w:val="20"/>
                <w:szCs w:val="20"/>
              </w:rPr>
            </w:pPr>
          </w:p>
          <w:p w14:paraId="319D5F81"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4EA293A7" w14:textId="77777777" w:rsidTr="008F3BF1">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3EFAD39C"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3794DC9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Chase </w:t>
            </w:r>
            <w:r>
              <w:rPr>
                <w:rFonts w:ascii="Cambria" w:hAnsi="Cambria"/>
                <w:sz w:val="20"/>
                <w:szCs w:val="20"/>
              </w:rPr>
              <w:t>overheating</w:t>
            </w:r>
          </w:p>
        </w:tc>
        <w:tc>
          <w:tcPr>
            <w:tcW w:w="2715" w:type="dxa"/>
            <w:tcBorders>
              <w:top w:val="single" w:sz="4" w:space="0" w:color="auto"/>
              <w:bottom w:val="single" w:sz="18" w:space="0" w:color="auto"/>
            </w:tcBorders>
            <w:tcMar>
              <w:top w:w="100" w:type="dxa"/>
              <w:left w:w="100" w:type="dxa"/>
              <w:bottom w:w="100" w:type="dxa"/>
              <w:right w:w="100" w:type="dxa"/>
            </w:tcMar>
            <w:hideMark/>
          </w:tcPr>
          <w:p w14:paraId="64DE78CC"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45CD06F2"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65904DC6" w14:textId="77777777" w:rsidR="008F3BF1" w:rsidRPr="00FF5C01" w:rsidRDefault="008F3BF1" w:rsidP="008F3BF1">
            <w:pPr>
              <w:pStyle w:val="NoSpacing"/>
              <w:rPr>
                <w:rFonts w:ascii="Cambria" w:hAnsi="Cambria"/>
                <w:color w:val="808080" w:themeColor="background1" w:themeShade="80"/>
                <w:sz w:val="20"/>
                <w:szCs w:val="20"/>
              </w:rPr>
            </w:pPr>
          </w:p>
          <w:p w14:paraId="6C04994A" w14:textId="77777777" w:rsidR="008F3BF1" w:rsidRPr="00FF5C01" w:rsidRDefault="008F3BF1" w:rsidP="008F3BF1">
            <w:pPr>
              <w:pStyle w:val="NoSpacing"/>
              <w:rPr>
                <w:rFonts w:ascii="Cambria" w:hAnsi="Cambria"/>
                <w:color w:val="808080" w:themeColor="background1" w:themeShade="80"/>
                <w:sz w:val="20"/>
                <w:szCs w:val="20"/>
              </w:rPr>
            </w:pPr>
          </w:p>
          <w:p w14:paraId="0779AF76"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624CF3D8"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D33853A" w14:textId="77777777" w:rsidR="008F3BF1" w:rsidRPr="00FF5C01" w:rsidRDefault="008F3BF1" w:rsidP="008F3BF1">
            <w:pPr>
              <w:pStyle w:val="NoSpacing"/>
              <w:rPr>
                <w:rFonts w:ascii="Cambria" w:hAnsi="Cambria"/>
                <w:color w:val="808080" w:themeColor="background1" w:themeShade="80"/>
                <w:sz w:val="20"/>
                <w:szCs w:val="20"/>
              </w:rPr>
            </w:pPr>
          </w:p>
          <w:p w14:paraId="7C8AE127" w14:textId="77777777" w:rsidR="008F3BF1" w:rsidRPr="00FF5C01" w:rsidRDefault="008F3BF1" w:rsidP="008F3BF1">
            <w:pPr>
              <w:pStyle w:val="NoSpacing"/>
              <w:rPr>
                <w:rFonts w:ascii="Cambria" w:hAnsi="Cambria"/>
                <w:color w:val="808080" w:themeColor="background1" w:themeShade="80"/>
                <w:sz w:val="20"/>
                <w:szCs w:val="20"/>
              </w:rPr>
            </w:pPr>
          </w:p>
          <w:p w14:paraId="76EC8243" w14:textId="77777777" w:rsidR="008F3BF1" w:rsidRPr="00FF5C01" w:rsidRDefault="008F3BF1" w:rsidP="008F3BF1">
            <w:pPr>
              <w:pStyle w:val="NoSpacing"/>
              <w:rPr>
                <w:rFonts w:ascii="Cambria" w:hAnsi="Cambria"/>
                <w:color w:val="808080" w:themeColor="background1" w:themeShade="80"/>
                <w:sz w:val="20"/>
                <w:szCs w:val="20"/>
              </w:rPr>
            </w:pPr>
          </w:p>
          <w:p w14:paraId="6A4E3029"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549A7D6B"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45CA5A9F" w14:textId="77777777" w:rsidR="008F3BF1" w:rsidRPr="00FF5C01" w:rsidRDefault="008F3BF1" w:rsidP="008F3BF1">
            <w:pPr>
              <w:pStyle w:val="NoSpacing"/>
              <w:rPr>
                <w:rFonts w:ascii="Cambria" w:hAnsi="Cambria"/>
                <w:color w:val="808080" w:themeColor="background1" w:themeShade="80"/>
                <w:sz w:val="20"/>
                <w:szCs w:val="20"/>
              </w:rPr>
            </w:pPr>
          </w:p>
          <w:p w14:paraId="7F035D0D" w14:textId="77777777" w:rsidR="008F3BF1" w:rsidRPr="00FF5C01" w:rsidRDefault="008F3BF1" w:rsidP="008F3BF1">
            <w:pPr>
              <w:pStyle w:val="NoSpacing"/>
              <w:rPr>
                <w:rFonts w:ascii="Cambria" w:hAnsi="Cambria"/>
                <w:color w:val="808080" w:themeColor="background1" w:themeShade="80"/>
                <w:sz w:val="20"/>
                <w:szCs w:val="20"/>
              </w:rPr>
            </w:pPr>
          </w:p>
          <w:p w14:paraId="3F15AD04" w14:textId="77777777" w:rsidR="008F3BF1" w:rsidRPr="00FF5C01" w:rsidRDefault="008F3BF1" w:rsidP="008F3BF1">
            <w:pPr>
              <w:pStyle w:val="NoSpacing"/>
              <w:rPr>
                <w:rFonts w:ascii="Cambria" w:hAnsi="Cambria"/>
                <w:color w:val="808080" w:themeColor="background1" w:themeShade="80"/>
                <w:sz w:val="20"/>
                <w:szCs w:val="20"/>
              </w:rPr>
            </w:pPr>
          </w:p>
          <w:p w14:paraId="3D9B3E81"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07B9C2B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7C6FB6E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64C7ABC1" w14:textId="77777777" w:rsidR="008F3BF1" w:rsidRPr="00FF5C01" w:rsidRDefault="008F3BF1" w:rsidP="008F3BF1">
            <w:pPr>
              <w:pStyle w:val="NoSpacing"/>
              <w:rPr>
                <w:rFonts w:ascii="Cambria" w:hAnsi="Cambria"/>
                <w:sz w:val="20"/>
                <w:szCs w:val="20"/>
              </w:rPr>
            </w:pPr>
          </w:p>
          <w:p w14:paraId="5B14F908"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09744AB6" w14:textId="77777777" w:rsidTr="008F3BF1">
        <w:trPr>
          <w:trHeight w:val="178"/>
        </w:trPr>
        <w:tc>
          <w:tcPr>
            <w:tcW w:w="14134" w:type="dxa"/>
            <w:gridSpan w:val="6"/>
            <w:tcBorders>
              <w:top w:val="single" w:sz="18" w:space="0" w:color="auto"/>
              <w:bottom w:val="nil"/>
            </w:tcBorders>
            <w:tcMar>
              <w:top w:w="100" w:type="dxa"/>
              <w:left w:w="100" w:type="dxa"/>
              <w:bottom w:w="100" w:type="dxa"/>
              <w:right w:w="100" w:type="dxa"/>
            </w:tcMar>
          </w:tcPr>
          <w:p w14:paraId="4E074F26" w14:textId="77777777" w:rsidR="008F3BF1" w:rsidRPr="00FF5C01" w:rsidRDefault="008F3BF1" w:rsidP="008F3BF1">
            <w:pPr>
              <w:spacing w:line="240" w:lineRule="auto"/>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B415C4E" w14:textId="77777777" w:rsidR="00187264" w:rsidRDefault="00187264" w:rsidP="006C3F2D"/>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0A42187E" w:rsidR="00187264" w:rsidRPr="005F0658" w:rsidRDefault="004D562B" w:rsidP="00174B22">
            <w:pPr>
              <w:pStyle w:val="NoSpacing"/>
              <w:rPr>
                <w:sz w:val="24"/>
                <w:szCs w:val="24"/>
              </w:rPr>
            </w:pPr>
            <w:r>
              <w:rPr>
                <w:sz w:val="24"/>
                <w:szCs w:val="24"/>
              </w:rPr>
              <w:t>0.6</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2CCE1FBE" w:rsidR="00187264" w:rsidRPr="005F0658" w:rsidRDefault="004D562B" w:rsidP="00174B22">
            <w:pPr>
              <w:pStyle w:val="NoSpacing"/>
              <w:rPr>
                <w:sz w:val="24"/>
                <w:szCs w:val="24"/>
              </w:rPr>
            </w:pPr>
            <w:r>
              <w:rPr>
                <w:sz w:val="24"/>
                <w:szCs w:val="24"/>
              </w:rPr>
              <w:t>-0.01</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4703293C" w:rsidR="00187264" w:rsidRPr="005F0658" w:rsidRDefault="004D562B" w:rsidP="00174B22">
            <w:pPr>
              <w:pStyle w:val="NoSpacing"/>
              <w:rPr>
                <w:sz w:val="24"/>
                <w:szCs w:val="24"/>
              </w:rPr>
            </w:pPr>
            <w:r>
              <w:rPr>
                <w:sz w:val="24"/>
                <w:szCs w:val="24"/>
              </w:rPr>
              <w:t>0.6</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1C0D70A" w:rsidR="00187264" w:rsidRPr="005F0658" w:rsidRDefault="004D562B" w:rsidP="00174B22">
            <w:pPr>
              <w:pStyle w:val="NoSpacing"/>
              <w:rPr>
                <w:sz w:val="24"/>
                <w:szCs w:val="24"/>
              </w:rPr>
            </w:pPr>
            <w:r>
              <w:rPr>
                <w:sz w:val="24"/>
                <w:szCs w:val="24"/>
              </w:rPr>
              <w:t>-0.02</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5DFAE82B" w:rsidR="00187264" w:rsidRPr="005F0658" w:rsidRDefault="004D562B" w:rsidP="00174B22">
            <w:pPr>
              <w:pStyle w:val="NoSpacing"/>
              <w:rPr>
                <w:sz w:val="24"/>
                <w:szCs w:val="24"/>
              </w:rPr>
            </w:pPr>
            <w:r>
              <w:rPr>
                <w:sz w:val="24"/>
                <w:szCs w:val="24"/>
              </w:rPr>
              <w:t>0.06</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2CBFA8E4" w:rsidR="00187264" w:rsidRPr="005F0658" w:rsidRDefault="004D562B" w:rsidP="00174B22">
            <w:pPr>
              <w:pStyle w:val="NoSpacing"/>
              <w:rPr>
                <w:sz w:val="24"/>
                <w:szCs w:val="24"/>
              </w:rPr>
            </w:pPr>
            <w:r>
              <w:rPr>
                <w:sz w:val="24"/>
                <w:szCs w:val="24"/>
              </w:rPr>
              <w:t>-0.05</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0BB1B2E3"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5AD726BD" w:rsidR="00BF33EC" w:rsidRDefault="00187264" w:rsidP="007C2A70">
      <w:r>
        <w:rPr>
          <w:noProof/>
          <w:lang w:eastAsia="en-GB"/>
        </w:rPr>
        <w:lastRenderedPageBreak/>
        <mc:AlternateContent>
          <mc:Choice Requires="wps">
            <w:drawing>
              <wp:anchor distT="0" distB="0" distL="114300" distR="114300" simplePos="0" relativeHeight="251654144" behindDoc="0" locked="0" layoutInCell="1" allowOverlap="1" wp14:anchorId="6E3BF75D" wp14:editId="0D8DAB5E">
                <wp:simplePos x="0" y="0"/>
                <wp:positionH relativeFrom="column">
                  <wp:posOffset>0</wp:posOffset>
                </wp:positionH>
                <wp:positionV relativeFrom="paragraph">
                  <wp:posOffset>-63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62169EDC" w14:textId="77777777" w:rsidR="00CF38D9" w:rsidRPr="00EC0DAE" w:rsidRDefault="00CF38D9" w:rsidP="00187264">
                            <w:pPr>
                              <w:pStyle w:val="NoSpacing"/>
                            </w:pPr>
                            <w:r w:rsidRPr="00EC0DAE">
                              <w:rPr>
                                <w:b/>
                                <w:bCs/>
                              </w:rPr>
                              <w:t xml:space="preserve">Figure </w:t>
                            </w:r>
                            <w:r>
                              <w:rPr>
                                <w:b/>
                                <w:bCs/>
                              </w:rPr>
                              <w:t>1</w:t>
                            </w:r>
                            <w:r w:rsidRPr="00EC0DAE">
                              <w:t xml:space="preserve">  </w:t>
                            </w:r>
                            <w:r>
                              <w:t>Percentage of hunts and total activity which fall in Morning, Midday, Evening and Night periods. Other denotes bouts of activity that incorporated a number of time periods and were therefore determined not to be hunts.</w:t>
                            </w:r>
                          </w:p>
                        </w:txbxContent>
                      </wps:txbx>
                      <wps:bodyPr rot="0" vert="horz" wrap="square" lIns="91440" tIns="45720" rIns="91440" bIns="45720" anchor="t" anchorCtr="0">
                        <a:sp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5pt;width:399pt;height:47.2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" stroked="f">
                <v:textbox style="mso-fit-shape-to-text:t">
                  <w:txbxContent>
                    <w:p w14:paraId="62169EDC" w14:textId="77777777" w:rsidR="00CF38D9" w:rsidRPr="00EC0DAE" w:rsidRDefault="00CF38D9" w:rsidP="00187264">
                      <w:pPr>
                        <w:pStyle w:val="NoSpacing"/>
                      </w:pPr>
                      <w:r w:rsidRPr="00EC0DAE">
                        <w:rPr>
                          <w:b/>
                          <w:bCs/>
                        </w:rPr>
                        <w:t xml:space="preserve">Figure </w:t>
                      </w:r>
                      <w:r>
                        <w:rPr>
                          <w:b/>
                          <w:bCs/>
                        </w:rPr>
                        <w:t>1</w:t>
                      </w:r>
                      <w:r w:rsidRPr="00EC0DAE">
                        <w:t xml:space="preserve">  </w:t>
                      </w:r>
                      <w:r>
                        <w:t>Percentage of hunts and total activity which fall in Morning, Midday, Evening and Night periods. Other denotes bouts of activity that incorporated a number of time periods and were therefore determined not to be hunts.</w:t>
                      </w:r>
                    </w:p>
                  </w:txbxContent>
                </v:textbox>
              </v:shape>
            </w:pict>
          </mc:Fallback>
        </mc:AlternateContent>
      </w:r>
      <w:r w:rsidRPr="00FF5C01">
        <w:rPr>
          <w:noProof/>
          <w:lang w:eastAsia="en-GB"/>
        </w:rPr>
        <mc:AlternateContent>
          <mc:Choice Requires="wps">
            <w:drawing>
              <wp:anchor distT="0" distB="0" distL="114300" distR="114300" simplePos="0" relativeHeight="251658240" behindDoc="1" locked="0" layoutInCell="1" allowOverlap="1" wp14:anchorId="228BCB8F" wp14:editId="067A7257">
                <wp:simplePos x="0" y="0"/>
                <wp:positionH relativeFrom="column">
                  <wp:posOffset>2540</wp:posOffset>
                </wp:positionH>
                <wp:positionV relativeFrom="paragraph">
                  <wp:posOffset>229679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77777777" w:rsidR="00CF38D9" w:rsidRPr="00EC0DAE" w:rsidRDefault="00CF38D9" w:rsidP="00187264">
                            <w:pPr>
                              <w:pStyle w:val="NoSpacing"/>
                            </w:pPr>
                            <w:r w:rsidRPr="00EC0DAE">
                              <w:rPr>
                                <w:b/>
                                <w:bCs/>
                              </w:rPr>
                              <w:t xml:space="preserve">Figure </w:t>
                            </w:r>
                            <w:r>
                              <w:rPr>
                                <w:b/>
                                <w:bCs/>
                              </w:rPr>
                              <w:t>3</w:t>
                            </w:r>
                            <w:r w:rsidRPr="00EC0DAE">
                              <w:t xml:space="preserve">  </w:t>
                            </w:r>
                            <w:r>
                              <w:t xml:space="preserve">Glade and woody cover use by African wild dogs impala and 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pt;margin-top:180.85pt;width:436.8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w8XJAIAACQ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" stroked="f">
                <v:textbox style="mso-fit-shape-to-text:t">
                  <w:txbxContent>
                    <w:p w14:paraId="6011E773" w14:textId="77777777" w:rsidR="00CF38D9" w:rsidRPr="00EC0DAE" w:rsidRDefault="00CF38D9" w:rsidP="00187264">
                      <w:pPr>
                        <w:pStyle w:val="NoSpacing"/>
                      </w:pPr>
                      <w:r w:rsidRPr="00EC0DAE">
                        <w:rPr>
                          <w:b/>
                          <w:bCs/>
                        </w:rPr>
                        <w:t xml:space="preserve">Figure </w:t>
                      </w:r>
                      <w:r>
                        <w:rPr>
                          <w:b/>
                          <w:bCs/>
                        </w:rPr>
                        <w:t>3</w:t>
                      </w:r>
                      <w:r w:rsidRPr="00EC0DAE">
                        <w:t xml:space="preserve">  </w:t>
                      </w:r>
                      <w:r>
                        <w:t xml:space="preserve">Glade and woody cover use by African wild dogs impala and 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v:textbox>
                <w10:wrap type="tight"/>
              </v:shape>
            </w:pict>
          </mc:Fallback>
        </mc:AlternateContent>
      </w:r>
    </w:p>
    <w:p w14:paraId="72C9E113" w14:textId="77777777" w:rsidR="00CF38D9" w:rsidRDefault="00CF38D9">
      <w:pPr>
        <w:spacing w:line="240" w:lineRule="auto"/>
        <w:ind w:firstLine="0"/>
        <w:rPr>
          <w:b/>
          <w:sz w:val="44"/>
          <w:szCs w:val="44"/>
        </w:rPr>
      </w:pPr>
    </w:p>
    <w:p w14:paraId="45CC9881" w14:textId="0F6E30A6" w:rsidR="00CF38D9" w:rsidRDefault="00CF38D9">
      <w:pPr>
        <w:spacing w:line="240" w:lineRule="auto"/>
        <w:ind w:firstLine="0"/>
        <w:rPr>
          <w:b/>
          <w:sz w:val="44"/>
          <w:szCs w:val="44"/>
        </w:rPr>
      </w:pPr>
      <w:r w:rsidRPr="00FF5C01">
        <w:rPr>
          <w:noProof/>
          <w:lang w:eastAsia="en-GB"/>
        </w:rPr>
        <mc:AlternateContent>
          <mc:Choice Requires="wps">
            <w:drawing>
              <wp:anchor distT="0" distB="0" distL="114300" distR="114300" simplePos="0" relativeHeight="251656192" behindDoc="1" locked="0" layoutInCell="1" allowOverlap="1" wp14:anchorId="0EF3DCF0" wp14:editId="114D000A">
                <wp:simplePos x="0" y="0"/>
                <wp:positionH relativeFrom="column">
                  <wp:posOffset>184150</wp:posOffset>
                </wp:positionH>
                <wp:positionV relativeFrom="paragraph">
                  <wp:posOffset>122555</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8D936A4" w14:textId="77777777" w:rsidR="00CF38D9" w:rsidRPr="00EC0DAE" w:rsidRDefault="00CF38D9" w:rsidP="00187264">
                            <w:pPr>
                              <w:pStyle w:val="NoSpacing"/>
                            </w:pPr>
                            <w:r>
                              <w:rPr>
                                <w:b/>
                                <w:bCs/>
                              </w:rPr>
                              <w:t>Figure 2</w:t>
                            </w:r>
                            <w:r w:rsidRPr="00EC0DAE">
                              <w:t xml:space="preserve">  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4.5pt;margin-top:9.65pt;width:427.4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8WJJAIAACQEAAAOAAAAZHJzL2Uyb0RvYy54bWysU81u2zAMvg/YOwi6L3bcuEuMOEWXLsOA&#10;7gdo9wCyLMfCJFGTlNjd05eS0yz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" stroked="f">
                <v:textbox style="mso-fit-shape-to-text:t">
                  <w:txbxContent>
                    <w:p w14:paraId="18D936A4" w14:textId="77777777" w:rsidR="00CF38D9" w:rsidRPr="00EC0DAE" w:rsidRDefault="00CF38D9" w:rsidP="00187264">
                      <w:pPr>
                        <w:pStyle w:val="NoSpacing"/>
                      </w:pPr>
                      <w:r>
                        <w:rPr>
                          <w:b/>
                          <w:bCs/>
                        </w:rPr>
                        <w:t>Figure 2</w:t>
                      </w:r>
                      <w:r w:rsidRPr="00EC0DAE">
                        <w:t xml:space="preserve">  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p>
    <w:p w14:paraId="5503576A" w14:textId="77777777" w:rsidR="00CF38D9" w:rsidRDefault="00CF38D9">
      <w:pPr>
        <w:spacing w:line="240" w:lineRule="auto"/>
        <w:ind w:firstLine="0"/>
        <w:rPr>
          <w:b/>
          <w:sz w:val="44"/>
          <w:szCs w:val="44"/>
        </w:rPr>
      </w:pPr>
    </w:p>
    <w:p w14:paraId="520727CB" w14:textId="77777777" w:rsidR="00CF38D9" w:rsidRDefault="00CF38D9">
      <w:pPr>
        <w:spacing w:line="240" w:lineRule="auto"/>
        <w:ind w:firstLine="0"/>
        <w:rPr>
          <w:b/>
          <w:sz w:val="44"/>
          <w:szCs w:val="44"/>
        </w:rPr>
      </w:pPr>
    </w:p>
    <w:p w14:paraId="778E7E5E" w14:textId="77777777" w:rsidR="00CF38D9" w:rsidRDefault="00CF38D9">
      <w:pPr>
        <w:spacing w:line="240" w:lineRule="auto"/>
        <w:ind w:firstLine="0"/>
        <w:rPr>
          <w:b/>
          <w:sz w:val="44"/>
          <w:szCs w:val="44"/>
        </w:rPr>
      </w:pPr>
    </w:p>
    <w:p w14:paraId="3092E45F" w14:textId="77777777" w:rsidR="00CF38D9" w:rsidRDefault="00CF38D9">
      <w:pPr>
        <w:spacing w:line="240" w:lineRule="auto"/>
        <w:ind w:firstLine="0"/>
        <w:rPr>
          <w:b/>
          <w:sz w:val="44"/>
          <w:szCs w:val="44"/>
        </w:rPr>
      </w:pPr>
    </w:p>
    <w:p w14:paraId="0E4FCC88" w14:textId="77777777"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110E0351" w14:textId="77777777" w:rsidR="00CF38D9" w:rsidRDefault="00CF38D9">
      <w:pPr>
        <w:spacing w:line="240" w:lineRule="auto"/>
        <w:ind w:firstLine="0"/>
        <w:rPr>
          <w:b/>
          <w:sz w:val="44"/>
          <w:szCs w:val="44"/>
        </w:rPr>
      </w:pPr>
    </w:p>
    <w:p w14:paraId="61A1FD8F" w14:textId="77777777" w:rsidR="00CF38D9" w:rsidRDefault="00CF38D9">
      <w:pPr>
        <w:spacing w:line="240" w:lineRule="auto"/>
        <w:ind w:firstLine="0"/>
        <w:rPr>
          <w:b/>
          <w:sz w:val="44"/>
          <w:szCs w:val="44"/>
        </w:rPr>
      </w:pPr>
    </w:p>
    <w:p w14:paraId="1E894D90" w14:textId="77777777" w:rsidR="00CF38D9" w:rsidRDefault="00CF38D9">
      <w:pPr>
        <w:spacing w:line="240" w:lineRule="auto"/>
        <w:ind w:firstLine="0"/>
        <w:rPr>
          <w:b/>
          <w:sz w:val="44"/>
          <w:szCs w:val="44"/>
        </w:rPr>
      </w:pPr>
    </w:p>
    <w:p w14:paraId="14715566" w14:textId="77777777" w:rsidR="00CF38D9" w:rsidRDefault="00CF38D9">
      <w:pPr>
        <w:spacing w:line="240" w:lineRule="auto"/>
        <w:ind w:firstLine="0"/>
        <w:rPr>
          <w:b/>
          <w:sz w:val="44"/>
          <w:szCs w:val="44"/>
        </w:rPr>
      </w:pPr>
    </w:p>
    <w:p w14:paraId="5AE5D37D" w14:textId="77777777" w:rsidR="00CF38D9" w:rsidRDefault="00CF38D9">
      <w:pPr>
        <w:spacing w:line="240" w:lineRule="auto"/>
        <w:ind w:firstLine="0"/>
        <w:rPr>
          <w:b/>
          <w:sz w:val="44"/>
          <w:szCs w:val="44"/>
        </w:rPr>
      </w:pPr>
    </w:p>
    <w:p w14:paraId="3DEF4D69" w14:textId="77777777" w:rsidR="00CF38D9" w:rsidRDefault="00CF38D9">
      <w:pPr>
        <w:spacing w:line="240" w:lineRule="auto"/>
        <w:ind w:firstLine="0"/>
        <w:rPr>
          <w:b/>
          <w:sz w:val="44"/>
          <w:szCs w:val="44"/>
        </w:rPr>
      </w:pPr>
    </w:p>
    <w:p w14:paraId="2079774F" w14:textId="77777777" w:rsidR="00CF38D9" w:rsidRDefault="00CF38D9">
      <w:pPr>
        <w:spacing w:line="240" w:lineRule="auto"/>
        <w:ind w:firstLine="0"/>
        <w:rPr>
          <w:b/>
          <w:sz w:val="44"/>
          <w:szCs w:val="44"/>
        </w:rPr>
      </w:pPr>
    </w:p>
    <w:p w14:paraId="6EE2D415" w14:textId="77777777" w:rsidR="00CF38D9" w:rsidRDefault="00CF38D9">
      <w:pPr>
        <w:spacing w:line="240" w:lineRule="auto"/>
        <w:ind w:firstLine="0"/>
        <w:rPr>
          <w:b/>
          <w:sz w:val="44"/>
          <w:szCs w:val="44"/>
        </w:rPr>
      </w:pPr>
    </w:p>
    <w:p w14:paraId="0EEF2749" w14:textId="77777777" w:rsidR="00CF38D9" w:rsidRDefault="00CF38D9">
      <w:pPr>
        <w:spacing w:line="240" w:lineRule="auto"/>
        <w:ind w:firstLine="0"/>
        <w:rPr>
          <w:b/>
          <w:sz w:val="44"/>
          <w:szCs w:val="44"/>
        </w:rPr>
      </w:pPr>
    </w:p>
    <w:p w14:paraId="07C2E687" w14:textId="2E8F4414" w:rsidR="00CF38D9" w:rsidRDefault="00F23B69">
      <w:pPr>
        <w:spacing w:line="240" w:lineRule="auto"/>
        <w:ind w:firstLine="0"/>
        <w:rPr>
          <w:b/>
          <w:sz w:val="44"/>
          <w:szCs w:val="44"/>
        </w:rPr>
      </w:pPr>
      <w:r>
        <w:rPr>
          <w:b/>
          <w:noProof/>
          <w:sz w:val="44"/>
          <w:szCs w:val="44"/>
          <w:lang w:eastAsia="en-GB"/>
        </w:rPr>
        <w:lastRenderedPageBreak/>
        <w:drawing>
          <wp:inline distT="0" distB="0" distL="0" distR="0" wp14:anchorId="392209DC" wp14:editId="2BB5A6E6">
            <wp:extent cx="5727700" cy="5011738"/>
            <wp:effectExtent l="0" t="0" r="6350" b="0"/>
            <wp:docPr id="10" name="Picture 10" descr="C:\Users\rabaiotti.d\Downloads\EL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baiotti.d\Downloads\EL_plo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5011738"/>
                    </a:xfrm>
                    <a:prstGeom prst="rect">
                      <a:avLst/>
                    </a:prstGeom>
                    <a:noFill/>
                    <a:ln>
                      <a:noFill/>
                    </a:ln>
                  </pic:spPr>
                </pic:pic>
              </a:graphicData>
            </a:graphic>
          </wp:inline>
        </w:drawing>
      </w:r>
      <w:bookmarkStart w:id="0" w:name="_GoBack"/>
      <w:bookmarkEnd w:id="0"/>
    </w:p>
    <w:p w14:paraId="7C3D7371" w14:textId="77777777" w:rsidR="00CF38D9" w:rsidRDefault="00CF38D9">
      <w:pPr>
        <w:spacing w:line="240" w:lineRule="auto"/>
        <w:ind w:firstLine="0"/>
        <w:rPr>
          <w:b/>
          <w:sz w:val="44"/>
          <w:szCs w:val="44"/>
        </w:rPr>
      </w:pPr>
    </w:p>
    <w:p w14:paraId="08F7E570" w14:textId="18D0703A" w:rsidR="00187264" w:rsidRDefault="008A289A">
      <w:pPr>
        <w:spacing w:line="240" w:lineRule="auto"/>
        <w:ind w:firstLine="0"/>
        <w:rPr>
          <w:b/>
          <w:sz w:val="44"/>
          <w:szCs w:val="44"/>
        </w:rPr>
      </w:pPr>
      <w:r>
        <w:rPr>
          <w:b/>
          <w:sz w:val="44"/>
          <w:szCs w:val="44"/>
        </w:rPr>
        <w:br w:type="page"/>
      </w:r>
      <w:r w:rsidR="00187264">
        <w:rPr>
          <w:rFonts w:ascii="Cambria" w:hAnsi="Cambria"/>
          <w:noProof/>
          <w:lang w:eastAsia="en-GB"/>
        </w:rPr>
        <w:lastRenderedPageBreak/>
        <mc:AlternateContent>
          <mc:Choice Requires="wpg">
            <w:drawing>
              <wp:anchor distT="0" distB="0" distL="114300" distR="114300" simplePos="0" relativeHeight="251660288" behindDoc="0" locked="0" layoutInCell="1" allowOverlap="1" wp14:anchorId="5D3A2718" wp14:editId="209C3F98">
                <wp:simplePos x="0" y="0"/>
                <wp:positionH relativeFrom="column">
                  <wp:posOffset>-204432</wp:posOffset>
                </wp:positionH>
                <wp:positionV relativeFrom="paragraph">
                  <wp:posOffset>171</wp:posOffset>
                </wp:positionV>
                <wp:extent cx="6494780" cy="5602604"/>
                <wp:effectExtent l="0" t="0" r="1270" b="0"/>
                <wp:wrapTight wrapText="bothSides">
                  <wp:wrapPolygon edited="0">
                    <wp:start x="0" y="0"/>
                    <wp:lineTo x="0" y="21154"/>
                    <wp:lineTo x="190" y="21522"/>
                    <wp:lineTo x="17233" y="21522"/>
                    <wp:lineTo x="17233" y="21154"/>
                    <wp:lineTo x="21541" y="21154"/>
                    <wp:lineTo x="21541"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494780" cy="5602604"/>
                          <a:chOff x="0" y="0"/>
                          <a:chExt cx="6494780" cy="5602604"/>
                        </a:xfrm>
                      </wpg:grpSpPr>
                      <pic:pic xmlns:pic="http://schemas.openxmlformats.org/drawingml/2006/picture">
                        <pic:nvPicPr>
                          <pic:cNvPr id="6" name="Picture 6" descr="A screenshot of a cell pho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94780" cy="5495925"/>
                          </a:xfrm>
                          <a:prstGeom prst="rect">
                            <a:avLst/>
                          </a:prstGeom>
                        </pic:spPr>
                      </pic:pic>
                      <wps:wsp>
                        <wps:cNvPr id="28" name="Text Box 2"/>
                        <wps:cNvSpPr txBox="1">
                          <a:spLocks noChangeArrowheads="1"/>
                        </wps:cNvSpPr>
                        <wps:spPr bwMode="auto">
                          <a:xfrm>
                            <a:off x="95250" y="5334000"/>
                            <a:ext cx="5067934" cy="268604"/>
                          </a:xfrm>
                          <a:prstGeom prst="rect">
                            <a:avLst/>
                          </a:prstGeom>
                          <a:solidFill>
                            <a:srgbClr val="FFFFFF"/>
                          </a:solidFill>
                          <a:ln w="9525">
                            <a:noFill/>
                            <a:miter lim="800000"/>
                            <a:headEnd/>
                            <a:tailEnd/>
                          </a:ln>
                        </wps:spPr>
                        <wps:txbx>
                          <w:txbxContent>
                            <w:p w14:paraId="43FD674C" w14:textId="77777777" w:rsidR="00CF38D9" w:rsidRPr="00EC0DAE" w:rsidRDefault="00CF38D9" w:rsidP="00187264">
                              <w:pPr>
                                <w:pStyle w:val="NoSpacing"/>
                              </w:pPr>
                              <w:r w:rsidRPr="00EC0DAE">
                                <w:rPr>
                                  <w:b/>
                                  <w:bCs/>
                                </w:rPr>
                                <w:t xml:space="preserve">Figure </w:t>
                              </w:r>
                              <w:r>
                                <w:rPr>
                                  <w:b/>
                                  <w:bCs/>
                                </w:rPr>
                                <w:t>1</w:t>
                              </w:r>
                            </w:p>
                          </w:txbxContent>
                        </wps:txbx>
                        <wps:bodyPr rot="0" vert="horz" wrap="square" lIns="91440" tIns="45720" rIns="91440" bIns="45720" anchor="t" anchorCtr="0">
                          <a:spAutoFit/>
                        </wps:bodyPr>
                      </wps:wsp>
                    </wpg:wgp>
                  </a:graphicData>
                </a:graphic>
              </wp:anchor>
            </w:drawing>
          </mc:Choice>
          <mc:Fallback>
            <w:pict>
              <v:group id="Group 7" o:spid="_x0000_s1029" style="position:absolute;margin-left:-16.1pt;margin-top:0;width:511.4pt;height:441.15pt;z-index:251660288" coordsize="64947,5602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3+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vLvHnxJewuF07w9dJ58bZnuFVXUf7A&#10;yCD7n8PWvUFOUUnqRQAtFc34y8XW/hLS1mZBNdzErBDnGSOpPsOPzFcjFd/FK9tRqMUdvFEw3rbF&#10;IwxH0bn8Cc0AepUVxvgjxufEhnsL+AWuq2wJeMAgOAcEgHkEHgj/ACOm1bVLXRtLuNQvH2wQLubH&#10;U+gHuTgUAXKK8qtPEXj7xaZLvQ4LeysFYqjOFO7HbLA5PuABV7QPHWrWfiBPD/i21WC5kIWKdQAC&#10;T0zjgg9AR3/QA9H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&#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5Vqng7xvrt/LZXuqqNJMx&#10;ZS0mfkzkfKBkkDHB7969VooAqaXptvpGl22n2q7YYECLnqfUn3Jyfxq3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A screenshot of a cell phone&#10;&#10;Description automatically generated" style="position:absolute;width:64947;height:549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ALSPDAAAA2gAAAA8AAABkcnMvZG93bnJldi54bWxEj0GLwjAUhO/C/ofwBC+iqQqyVKO4orCI&#10;CnYVPD6at23Z5qU2Ubv/3giCx2FmvmGm88aU4ka1KywrGPQjEMSp1QVnCo4/694nCOeRNZaWScE/&#10;OZjPPlpTjLW984Fuic9EgLCLUUHufRVL6dKcDLq+rYiD92trgz7IOpO6xnuAm1IOo2gsDRYcFnKs&#10;aJlT+pdcjQItT6Nos9tecHTdn123PC43XyulOu1mMQHhqfHv8Kv9rRWM4Xkl3AA5e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QAtI8MAAADaAAAADwAAAAAAAAAAAAAAAACf&#10;AgAAZHJzL2Rvd25yZXYueG1sUEsFBgAAAAAEAAQA9wAAAI8DAAAAAA==&#10;">
                  <v:imagedata r:id="rId22" o:title="A screenshot of a cell phone&#10;&#10;Description automatically generated"/>
                  <v:path arrowok="t"/>
                </v:shape>
                <v:shape id="_x0000_s1031" type="#_x0000_t202" style="position:absolute;left:952;top:53340;width:50679;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hbb8A&#10;AADbAAAADwAAAGRycy9kb3ducmV2LnhtbERPTWvCQBC9F/wPywje6kZBKdFVRCgU8aC2hx6H7JiN&#10;yc7G7Krx3zuHQo+P971c975Rd+piFdjAZJyBIi6Crbg08PP9+f4BKiZki01gMvCkCOvV4G2JuQ0P&#10;PtL9lEolIRxzNOBSanOtY+HIYxyHlli4c+g8JoFdqW2HDwn3jZ5m2Vx7rFgaHLa0dVTUp5uXkn0s&#10;bsdwvUz2tf519RxnB7czZjTsNwtQifr0L/5zf1kDU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iFtvwAAANsAAAAPAAAAAAAAAAAAAAAAAJgCAABkcnMvZG93bnJl&#10;di54bWxQSwUGAAAAAAQABAD1AAAAhAMAAAAA&#10;" stroked="f">
                  <v:textbox style="mso-fit-shape-to-text:t">
                    <w:txbxContent>
                      <w:p w14:paraId="43FD674C" w14:textId="77777777" w:rsidR="00CF38D9" w:rsidRPr="00EC0DAE" w:rsidRDefault="00CF38D9" w:rsidP="00187264">
                        <w:pPr>
                          <w:pStyle w:val="NoSpacing"/>
                        </w:pPr>
                        <w:r w:rsidRPr="00EC0DAE">
                          <w:rPr>
                            <w:b/>
                            <w:bCs/>
                          </w:rPr>
                          <w:t xml:space="preserve">Figure </w:t>
                        </w:r>
                        <w:r>
                          <w:rPr>
                            <w:b/>
                            <w:bCs/>
                          </w:rPr>
                          <w:t>1</w:t>
                        </w:r>
                      </w:p>
                    </w:txbxContent>
                  </v:textbox>
                </v:shape>
                <w10:wrap type="tight"/>
              </v:group>
            </w:pict>
          </mc:Fallback>
        </mc:AlternateContent>
      </w:r>
      <w:r w:rsidR="00187264">
        <w:rPr>
          <w:b/>
          <w:sz w:val="44"/>
          <w:szCs w:val="44"/>
        </w:rPr>
        <w:br w:type="page"/>
      </w:r>
    </w:p>
    <w:p w14:paraId="3F1013FD" w14:textId="52E5296E" w:rsidR="00187264" w:rsidRDefault="00187264">
      <w:pPr>
        <w:spacing w:line="240" w:lineRule="auto"/>
        <w:ind w:firstLine="0"/>
        <w:rPr>
          <w:b/>
          <w:sz w:val="44"/>
          <w:szCs w:val="44"/>
        </w:rPr>
      </w:pPr>
      <w:r w:rsidRPr="00FF5C01">
        <w:rPr>
          <w:noProof/>
          <w:lang w:eastAsia="en-GB"/>
        </w:rPr>
        <w:lastRenderedPageBreak/>
        <mc:AlternateContent>
          <mc:Choice Requires="wps">
            <w:drawing>
              <wp:anchor distT="0" distB="0" distL="114300" distR="114300" simplePos="0" relativeHeight="251664384" behindDoc="1" locked="0" layoutInCell="1" allowOverlap="1" wp14:anchorId="78493763" wp14:editId="7D93BF79">
                <wp:simplePos x="0" y="0"/>
                <wp:positionH relativeFrom="column">
                  <wp:posOffset>354842</wp:posOffset>
                </wp:positionH>
                <wp:positionV relativeFrom="paragraph">
                  <wp:posOffset>5796033</wp:posOffset>
                </wp:positionV>
                <wp:extent cx="5428615" cy="1403985"/>
                <wp:effectExtent l="0" t="0" r="635" b="0"/>
                <wp:wrapTight wrapText="bothSides">
                  <wp:wrapPolygon edited="0">
                    <wp:start x="0" y="0"/>
                    <wp:lineTo x="0" y="19962"/>
                    <wp:lineTo x="21527" y="19962"/>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1CCF293" w14:textId="77777777" w:rsidR="00CF38D9" w:rsidRPr="00EC0DAE" w:rsidRDefault="00CF38D9" w:rsidP="00187264">
                            <w:pPr>
                              <w:pStyle w:val="NoSpacing"/>
                            </w:pPr>
                            <w:r>
                              <w:rPr>
                                <w:b/>
                                <w:bCs/>
                              </w:rPr>
                              <w:t>Figure 2</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27.95pt;margin-top:456.4pt;width:427.45pt;height:110.55pt;z-index:-251652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" stroked="f">
                <v:textbox style="mso-fit-shape-to-text:t">
                  <w:txbxContent>
                    <w:p w14:paraId="11CCF293" w14:textId="77777777" w:rsidR="00CF38D9" w:rsidRPr="00EC0DAE" w:rsidRDefault="00CF38D9" w:rsidP="00187264">
                      <w:pPr>
                        <w:pStyle w:val="NoSpacing"/>
                      </w:pPr>
                      <w:r>
                        <w:rPr>
                          <w:b/>
                          <w:bCs/>
                        </w:rPr>
                        <w:t>Figure 2</w:t>
                      </w:r>
                      <w:r w:rsidRPr="00EC0DAE">
                        <w:t xml:space="preserve">   </w:t>
                      </w:r>
                    </w:p>
                  </w:txbxContent>
                </v:textbox>
                <w10:wrap type="tight"/>
              </v:shape>
            </w:pict>
          </mc:Fallback>
        </mc:AlternateContent>
      </w:r>
      <w:r w:rsidRPr="00FF5C01">
        <w:rPr>
          <w:rFonts w:ascii="Cambria" w:hAnsi="Cambria"/>
          <w:noProof/>
          <w:lang w:eastAsia="en-GB"/>
        </w:rPr>
        <w:drawing>
          <wp:anchor distT="0" distB="0" distL="114300" distR="114300" simplePos="0" relativeHeight="251666432" behindDoc="1" locked="0" layoutInCell="1" allowOverlap="1" wp14:anchorId="33D22527" wp14:editId="2DA26E29">
            <wp:simplePos x="0" y="0"/>
            <wp:positionH relativeFrom="column">
              <wp:posOffset>204716</wp:posOffset>
            </wp:positionH>
            <wp:positionV relativeFrom="paragraph">
              <wp:posOffset>64846</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7B0B30D" w14:textId="5FDBA8FA" w:rsidR="00187264" w:rsidRDefault="00187264">
      <w:pPr>
        <w:spacing w:line="240" w:lineRule="auto"/>
        <w:ind w:firstLine="0"/>
        <w:rPr>
          <w:b/>
          <w:sz w:val="44"/>
          <w:szCs w:val="44"/>
        </w:rPr>
      </w:pPr>
      <w:r w:rsidRPr="00FF5C01">
        <w:rPr>
          <w:noProof/>
          <w:lang w:eastAsia="en-GB"/>
        </w:rPr>
        <w:lastRenderedPageBreak/>
        <mc:AlternateContent>
          <mc:Choice Requires="wps">
            <w:drawing>
              <wp:anchor distT="0" distB="0" distL="114300" distR="114300" simplePos="0" relativeHeight="251668480" behindDoc="1" locked="0" layoutInCell="1" allowOverlap="1" wp14:anchorId="25E107C3" wp14:editId="08EE68C6">
                <wp:simplePos x="0" y="0"/>
                <wp:positionH relativeFrom="margin">
                  <wp:align>left</wp:align>
                </wp:positionH>
                <wp:positionV relativeFrom="paragraph">
                  <wp:posOffset>8091170</wp:posOffset>
                </wp:positionV>
                <wp:extent cx="6088380" cy="1403985"/>
                <wp:effectExtent l="0" t="0" r="7620" b="0"/>
                <wp:wrapTight wrapText="bothSides">
                  <wp:wrapPolygon edited="0">
                    <wp:start x="0" y="0"/>
                    <wp:lineTo x="0" y="19962"/>
                    <wp:lineTo x="21559" y="19962"/>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6B696B0D" w14:textId="77777777" w:rsidR="00CF38D9" w:rsidRPr="00EC0DAE" w:rsidRDefault="00CF38D9" w:rsidP="00187264">
                            <w:pPr>
                              <w:pStyle w:val="NoSpacing"/>
                            </w:pPr>
                            <w:r w:rsidRPr="00EC0DAE">
                              <w:rPr>
                                <w:b/>
                                <w:bCs/>
                              </w:rPr>
                              <w:t xml:space="preserve">Figure </w:t>
                            </w:r>
                            <w:r>
                              <w:rPr>
                                <w:b/>
                                <w:bCs/>
                              </w:rPr>
                              <w:t>3</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0;margin-top:637.1pt;width:479.4pt;height:110.55pt;z-index:-251648000;visibility:visible;mso-wrap-style:square;mso-width-percent:0;mso-height-percent:200;mso-wrap-distance-left:9pt;mso-wrap-distance-top:0;mso-wrap-distance-right:9pt;mso-wrap-distance-bottom:0;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" stroked="f">
                <v:textbox style="mso-fit-shape-to-text:t">
                  <w:txbxContent>
                    <w:p w14:paraId="6B696B0D" w14:textId="77777777" w:rsidR="00CF38D9" w:rsidRPr="00EC0DAE" w:rsidRDefault="00CF38D9" w:rsidP="00187264">
                      <w:pPr>
                        <w:pStyle w:val="NoSpacing"/>
                      </w:pPr>
                      <w:r w:rsidRPr="00EC0DAE">
                        <w:rPr>
                          <w:b/>
                          <w:bCs/>
                        </w:rPr>
                        <w:t xml:space="preserve">Figure </w:t>
                      </w:r>
                      <w:r>
                        <w:rPr>
                          <w:b/>
                          <w:bCs/>
                        </w:rPr>
                        <w:t>3</w:t>
                      </w:r>
                      <w:r w:rsidRPr="00EC0DAE">
                        <w:t xml:space="preserve">  </w:t>
                      </w:r>
                    </w:p>
                  </w:txbxContent>
                </v:textbox>
                <w10:wrap type="tight" anchorx="margin"/>
              </v:shape>
            </w:pict>
          </mc:Fallback>
        </mc:AlternateContent>
      </w:r>
      <w:r>
        <w:rPr>
          <w:rFonts w:ascii="Cambria" w:hAnsi="Cambria"/>
          <w:noProof/>
          <w:lang w:eastAsia="en-GB"/>
        </w:rPr>
        <w:drawing>
          <wp:anchor distT="0" distB="0" distL="114300" distR="114300" simplePos="0" relativeHeight="251662336" behindDoc="1" locked="0" layoutInCell="1" allowOverlap="1" wp14:anchorId="4FD326FB" wp14:editId="728B5A86">
            <wp:simplePos x="0" y="0"/>
            <wp:positionH relativeFrom="column">
              <wp:posOffset>0</wp:posOffset>
            </wp:positionH>
            <wp:positionV relativeFrom="paragraph">
              <wp:posOffset>313055</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3356F58" w14:textId="77777777" w:rsidR="008A289A" w:rsidRDefault="008A289A">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004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CF38D9" w:rsidRPr="00FE2BE1" w:rsidRDefault="00CF38D9"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CF38D9" w:rsidRPr="00FE2BE1" w:rsidRDefault="00CF38D9"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34" style="position:absolute;left:0;text-align:left;margin-left:-3.75pt;margin-top:53.25pt;width:450.75pt;height:679.5pt;z-index:25165004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yliacwQAALA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">
                <v:shape id="Picture 3" o:spid="_x0000_s1035"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7" o:title=""/>
                  <v:path arrowok="t"/>
                </v:shape>
                <v:shape id="Picture 4" o:spid="_x0000_s1036"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8" o:title=""/>
                  <v:path arrowok="t"/>
                </v:shape>
                <v:shape id="Text Box 47" o:spid="_x0000_s1037"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CF38D9" w:rsidRPr="00FE2BE1" w:rsidRDefault="00CF38D9"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CF38D9" w:rsidRPr="00FE2BE1" w:rsidRDefault="00CF38D9" w:rsidP="007C2A70">
                        <w:r>
                          <w:t>B</w:t>
                        </w:r>
                      </w:p>
                    </w:txbxContent>
                  </v:textbox>
                </v:shape>
              </v:group>
            </w:pict>
          </mc:Fallback>
        </mc:AlternateContent>
      </w:r>
      <w:r w:rsidR="00FE2BE1">
        <w:rPr>
          <w:b/>
          <w:bCs/>
        </w:rPr>
        <w:t>Figur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5A962746" w:rsidR="005310DD" w:rsidRDefault="000F5A23">
      <w:pPr>
        <w:spacing w:line="240" w:lineRule="auto"/>
        <w:ind w:firstLine="0"/>
      </w:pPr>
      <w:r>
        <w:rPr>
          <w:noProof/>
          <w:lang w:eastAsia="en-GB"/>
        </w:rPr>
        <mc:AlternateContent>
          <mc:Choice Requires="wps">
            <w:drawing>
              <wp:anchor distT="0" distB="0" distL="114300" distR="114300" simplePos="0" relativeHeight="251648000"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CF38D9" w:rsidRPr="00FE2BE1" w:rsidRDefault="00CF38D9"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82.15pt;margin-top:394.25pt;width:81.55pt;height:35.25pt;rotation:180;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CF38D9" w:rsidRPr="00FE2BE1" w:rsidRDefault="00CF38D9" w:rsidP="007C2A70">
                      <w:r w:rsidRPr="00FE2BE1">
                        <w:t>Time</w:t>
                      </w:r>
                    </w:p>
                  </w:txbxContent>
                </v:textbox>
              </v:shape>
            </w:pict>
          </mc:Fallback>
        </mc:AlternateContent>
      </w:r>
      <w:r w:rsidR="00FE2BE1">
        <w:br w:type="page"/>
      </w:r>
      <w:r w:rsidR="005310DD">
        <w:rPr>
          <w:noProof/>
          <w:lang w:eastAsia="en-GB"/>
        </w:rPr>
        <w:lastRenderedPageBreak/>
        <w:drawing>
          <wp:anchor distT="0" distB="0" distL="114300" distR="114300" simplePos="0" relativeHeight="251652096" behindDoc="1" locked="0" layoutInCell="1" allowOverlap="1" wp14:anchorId="4963EFA1" wp14:editId="575AD4EA">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sidR="005310DD">
        <w:rPr>
          <w:b/>
          <w:bCs/>
        </w:rPr>
        <w:t>igure S</w:t>
      </w:r>
      <w:r w:rsidR="006177DB">
        <w:rPr>
          <w:b/>
          <w:bCs/>
        </w:rPr>
        <w:t>2</w:t>
      </w:r>
      <w:r w:rsidR="005310DD">
        <w:rPr>
          <w:b/>
          <w:bCs/>
        </w:rPr>
        <w:t xml:space="preserve"> </w:t>
      </w:r>
      <w:r w:rsidR="005310DD">
        <w:t>Distance to glades for wild dogs, impala and dikdik during morning, day, evening and night time periods.</w:t>
      </w:r>
      <w:r w:rsidR="005310DD">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E6B703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127F8D82"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136AD0B"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4222DF95"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4EE83217"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bl>
    <w:p w14:paraId="36A0BDD7" w14:textId="77777777" w:rsidR="001C215E" w:rsidRDefault="001C215E" w:rsidP="007C2A70"/>
    <w:p w14:paraId="780FF6E3" w14:textId="2D497D9C" w:rsidR="00BF33EC" w:rsidRPr="0050086D" w:rsidRDefault="00BF33EC" w:rsidP="002D202B">
      <w:pPr>
        <w:pStyle w:val="NoSpacing"/>
      </w:pPr>
      <w:r w:rsidRPr="0050086D">
        <w:rPr>
          <w:b/>
          <w:bCs/>
        </w:rPr>
        <w:t xml:space="preserve">Table </w:t>
      </w:r>
      <w:r>
        <w:rPr>
          <w:b/>
          <w:bCs/>
        </w:rPr>
        <w:t>S</w:t>
      </w:r>
      <w:r w:rsidR="003F0B92">
        <w:rPr>
          <w:b/>
          <w:bCs/>
        </w:rPr>
        <w:t>3</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665E1E40" w:rsidR="00755916" w:rsidRPr="0050086D" w:rsidRDefault="00755916" w:rsidP="002D202B">
      <w:pPr>
        <w:pStyle w:val="NoSpacing"/>
      </w:pPr>
      <w:r w:rsidRPr="0050086D">
        <w:rPr>
          <w:b/>
          <w:bCs/>
        </w:rPr>
        <w:lastRenderedPageBreak/>
        <w:t xml:space="preserve">Table </w:t>
      </w:r>
      <w:r>
        <w:rPr>
          <w:b/>
          <w:bCs/>
        </w:rPr>
        <w:t>S</w:t>
      </w:r>
      <w:r w:rsidR="003F0B92">
        <w:rPr>
          <w:b/>
          <w:bCs/>
        </w:rPr>
        <w:t>4</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0605D3A7" w:rsidR="00535032" w:rsidRPr="0050086D" w:rsidRDefault="00535032" w:rsidP="002D202B">
      <w:pPr>
        <w:pStyle w:val="NoSpacing"/>
      </w:pPr>
      <w:r w:rsidRPr="0050086D">
        <w:rPr>
          <w:b/>
          <w:bCs/>
        </w:rPr>
        <w:lastRenderedPageBreak/>
        <w:t xml:space="preserve">Table </w:t>
      </w:r>
      <w:r>
        <w:rPr>
          <w:b/>
          <w:bCs/>
        </w:rPr>
        <w:t>S</w:t>
      </w:r>
      <w:r w:rsidR="003F0B92">
        <w:rPr>
          <w:b/>
          <w:bCs/>
        </w:rPr>
        <w:t>5</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8DFF60" w14:textId="77777777" w:rsidR="002479B3" w:rsidRDefault="002479B3" w:rsidP="007C2A70">
      <w:r>
        <w:separator/>
      </w:r>
    </w:p>
  </w:endnote>
  <w:endnote w:type="continuationSeparator" w:id="0">
    <w:p w14:paraId="1CC012AC" w14:textId="77777777" w:rsidR="002479B3" w:rsidRDefault="002479B3"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CF38D9" w:rsidRDefault="00CF38D9"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CF38D9" w:rsidRDefault="00CF38D9"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CF38D9" w:rsidRPr="00C90548" w:rsidRDefault="00CF38D9"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2434EF">
          <w:rPr>
            <w:rStyle w:val="PageNumber"/>
            <w:rFonts w:ascii="Cambria" w:hAnsi="Cambria"/>
            <w:noProof/>
            <w:sz w:val="24"/>
            <w:szCs w:val="24"/>
          </w:rPr>
          <w:t>30</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CF38D9" w:rsidRPr="00670977" w:rsidRDefault="00CF38D9"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CF38D9" w:rsidRDefault="00CF38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8C960A" w14:textId="77777777" w:rsidR="002479B3" w:rsidRDefault="002479B3" w:rsidP="007C2A70">
      <w:r>
        <w:separator/>
      </w:r>
    </w:p>
  </w:footnote>
  <w:footnote w:type="continuationSeparator" w:id="0">
    <w:p w14:paraId="2C7AB35C" w14:textId="77777777" w:rsidR="002479B3" w:rsidRDefault="002479B3"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CF38D9" w:rsidRDefault="00CF38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CF38D9" w:rsidRDefault="00CF38D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CF38D9" w:rsidRDefault="00CF38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34EF"/>
    <w:rsid w:val="0024690A"/>
    <w:rsid w:val="002479B3"/>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D202B"/>
    <w:rsid w:val="002D55DC"/>
    <w:rsid w:val="002D699A"/>
    <w:rsid w:val="002E6926"/>
    <w:rsid w:val="002F0530"/>
    <w:rsid w:val="002F53C0"/>
    <w:rsid w:val="00301111"/>
    <w:rsid w:val="00303290"/>
    <w:rsid w:val="00304402"/>
    <w:rsid w:val="003051E8"/>
    <w:rsid w:val="00324932"/>
    <w:rsid w:val="00326A27"/>
    <w:rsid w:val="00326E8D"/>
    <w:rsid w:val="003275C6"/>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436F"/>
    <w:rsid w:val="00457800"/>
    <w:rsid w:val="004839B0"/>
    <w:rsid w:val="004875C8"/>
    <w:rsid w:val="00492AEA"/>
    <w:rsid w:val="004A6791"/>
    <w:rsid w:val="004B6878"/>
    <w:rsid w:val="004C064F"/>
    <w:rsid w:val="004C1984"/>
    <w:rsid w:val="004C3D17"/>
    <w:rsid w:val="004D13CE"/>
    <w:rsid w:val="004D562B"/>
    <w:rsid w:val="004D73D3"/>
    <w:rsid w:val="004E395B"/>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578AA"/>
    <w:rsid w:val="00562A6C"/>
    <w:rsid w:val="00570C82"/>
    <w:rsid w:val="0057577E"/>
    <w:rsid w:val="0057674A"/>
    <w:rsid w:val="0058258A"/>
    <w:rsid w:val="0059137A"/>
    <w:rsid w:val="005A6ED8"/>
    <w:rsid w:val="005A7E4A"/>
    <w:rsid w:val="005B2A48"/>
    <w:rsid w:val="005C37FD"/>
    <w:rsid w:val="005C5674"/>
    <w:rsid w:val="005D098C"/>
    <w:rsid w:val="005D10C7"/>
    <w:rsid w:val="005D2FC9"/>
    <w:rsid w:val="005D7FAE"/>
    <w:rsid w:val="005E0C07"/>
    <w:rsid w:val="005E452E"/>
    <w:rsid w:val="005E62BE"/>
    <w:rsid w:val="005F0658"/>
    <w:rsid w:val="005F06B9"/>
    <w:rsid w:val="005F168D"/>
    <w:rsid w:val="00600748"/>
    <w:rsid w:val="006177DB"/>
    <w:rsid w:val="00622DF5"/>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A0FCE"/>
    <w:rsid w:val="007A11AB"/>
    <w:rsid w:val="007C114F"/>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6A18"/>
    <w:rsid w:val="00817B03"/>
    <w:rsid w:val="00821A0C"/>
    <w:rsid w:val="00821E9C"/>
    <w:rsid w:val="0083426E"/>
    <w:rsid w:val="00834D7C"/>
    <w:rsid w:val="0083619F"/>
    <w:rsid w:val="00843587"/>
    <w:rsid w:val="00846EE8"/>
    <w:rsid w:val="00852139"/>
    <w:rsid w:val="008631A7"/>
    <w:rsid w:val="008643EC"/>
    <w:rsid w:val="00865A4E"/>
    <w:rsid w:val="008677F9"/>
    <w:rsid w:val="008950BB"/>
    <w:rsid w:val="0089789A"/>
    <w:rsid w:val="008A17B0"/>
    <w:rsid w:val="008A289A"/>
    <w:rsid w:val="008B478A"/>
    <w:rsid w:val="008B757E"/>
    <w:rsid w:val="008C0198"/>
    <w:rsid w:val="008C52CC"/>
    <w:rsid w:val="008C52CF"/>
    <w:rsid w:val="008D261F"/>
    <w:rsid w:val="008D576A"/>
    <w:rsid w:val="008E1C4B"/>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35CB"/>
    <w:rsid w:val="009569D5"/>
    <w:rsid w:val="00963025"/>
    <w:rsid w:val="009710CF"/>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428B5"/>
    <w:rsid w:val="00C428F9"/>
    <w:rsid w:val="00C43E23"/>
    <w:rsid w:val="00C444DF"/>
    <w:rsid w:val="00C47541"/>
    <w:rsid w:val="00C515BA"/>
    <w:rsid w:val="00C54D7C"/>
    <w:rsid w:val="00C556F2"/>
    <w:rsid w:val="00C570CC"/>
    <w:rsid w:val="00C60972"/>
    <w:rsid w:val="00C61F9A"/>
    <w:rsid w:val="00C629D4"/>
    <w:rsid w:val="00C659A0"/>
    <w:rsid w:val="00C679D2"/>
    <w:rsid w:val="00C743F6"/>
    <w:rsid w:val="00C77217"/>
    <w:rsid w:val="00C822DD"/>
    <w:rsid w:val="00C840A2"/>
    <w:rsid w:val="00C90548"/>
    <w:rsid w:val="00C915D8"/>
    <w:rsid w:val="00C942C4"/>
    <w:rsid w:val="00CA24A3"/>
    <w:rsid w:val="00CA24CA"/>
    <w:rsid w:val="00CA2D5D"/>
    <w:rsid w:val="00CB0BAC"/>
    <w:rsid w:val="00CB0C0D"/>
    <w:rsid w:val="00CB4678"/>
    <w:rsid w:val="00CE607C"/>
    <w:rsid w:val="00CE692A"/>
    <w:rsid w:val="00CE7A1F"/>
    <w:rsid w:val="00CF38D9"/>
    <w:rsid w:val="00D0127C"/>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16B5"/>
    <w:rsid w:val="00D84719"/>
    <w:rsid w:val="00D8675A"/>
    <w:rsid w:val="00D95E16"/>
    <w:rsid w:val="00DA105C"/>
    <w:rsid w:val="00DA10DC"/>
    <w:rsid w:val="00DB388E"/>
    <w:rsid w:val="00DB5A4F"/>
    <w:rsid w:val="00DB5DE8"/>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7B8C"/>
    <w:rsid w:val="00E60CF4"/>
    <w:rsid w:val="00E666A7"/>
    <w:rsid w:val="00E70875"/>
    <w:rsid w:val="00E829CA"/>
    <w:rsid w:val="00EA28BC"/>
    <w:rsid w:val="00EA4A0C"/>
    <w:rsid w:val="00EB03C5"/>
    <w:rsid w:val="00EB174F"/>
    <w:rsid w:val="00EC0DAE"/>
    <w:rsid w:val="00EC1A0B"/>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jpg"/><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jpeg"/><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jp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jpg"/><Relationship Id="rId28" Type="http://schemas.openxmlformats.org/officeDocument/2006/relationships/image" Target="media/image9.png"/><Relationship Id="rId10" Type="http://schemas.openxmlformats.org/officeDocument/2006/relationships/hyperlink" Target="https://CRAN.R-project.org/package=MuMIn" TargetMode="External"/><Relationship Id="rId19" Type="http://schemas.openxmlformats.org/officeDocument/2006/relationships/footer" Target="footer3.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02D16-D959-487A-9170-F503062B1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40</Pages>
  <Words>19571</Words>
  <Characters>111557</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0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4</cp:revision>
  <dcterms:created xsi:type="dcterms:W3CDTF">2019-11-21T15:19:00Z</dcterms:created>
  <dcterms:modified xsi:type="dcterms:W3CDTF">2019-11-2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